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CD311F">
      <w:pPr>
        <w:pStyle w:val="Subtitle"/>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5A162DC0" w14:textId="77777777" w:rsidR="008C2866" w:rsidRDefault="008C2866" w:rsidP="00CD311F">
      <w:pPr>
        <w:ind w:firstLine="360"/>
        <w:jc w:val="both"/>
        <w:rPr>
          <w:rFonts w:ascii="Times New Roman" w:hAnsi="Times New Roman" w:cs="Times New Roman"/>
          <w:b/>
          <w:bCs/>
          <w:sz w:val="24"/>
          <w:szCs w:val="24"/>
          <w:lang w:val="en"/>
        </w:rPr>
      </w:pPr>
    </w:p>
    <w:p w14:paraId="300AC74A" w14:textId="77777777" w:rsidR="007B639B" w:rsidRDefault="007B639B" w:rsidP="00CD311F">
      <w:pPr>
        <w:ind w:firstLine="360"/>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CD311F">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73962CF8" w14:textId="3ADAE14F" w:rsidR="006719F6" w:rsidRDefault="006719F6" w:rsidP="006719F6">
      <w:pPr>
        <w:ind w:firstLine="360"/>
        <w:jc w:val="both"/>
        <w:rPr>
          <w:rFonts w:ascii="Times New Roman" w:hAnsi="Times New Roman" w:cs="Times New Roman"/>
          <w:b/>
          <w:bCs/>
          <w:sz w:val="20"/>
          <w:szCs w:val="20"/>
          <w:lang w:val="en"/>
        </w:rPr>
      </w:pPr>
      <w:r w:rsidRPr="006719F6">
        <w:rPr>
          <w:rFonts w:ascii="Times New Roman" w:hAnsi="Times New Roman" w:cs="Times New Roman"/>
          <w:b/>
          <w:bCs/>
          <w:sz w:val="20"/>
          <w:szCs w:val="20"/>
          <w:lang w:val="en"/>
        </w:rPr>
        <w:t xml:space="preserve">The vast majority of methods for driver stress detection rely on complex multimodal signals that require intrusive and expensive methods of </w:t>
      </w:r>
      <w:r w:rsidR="00CE5F2D" w:rsidRPr="006719F6">
        <w:rPr>
          <w:rFonts w:ascii="Times New Roman" w:hAnsi="Times New Roman" w:cs="Times New Roman"/>
          <w:b/>
          <w:bCs/>
          <w:sz w:val="20"/>
          <w:szCs w:val="20"/>
          <w:lang w:val="en"/>
        </w:rPr>
        <w:t>acquisition</w:t>
      </w:r>
      <w:r w:rsidRPr="006719F6">
        <w:rPr>
          <w:rFonts w:ascii="Times New Roman" w:hAnsi="Times New Roman" w:cs="Times New Roman"/>
          <w:b/>
          <w:bCs/>
          <w:sz w:val="20"/>
          <w:szCs w:val="20"/>
          <w:lang w:val="en"/>
        </w:rPr>
        <w:t xml:space="preserve">. In the presented approach we hypothesize that the PPG signal provides enough physiological information to be used as independent reliable stress indicators. To achieve this, we propose a novel end-to-end deep learning model that utilizes the R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proofErr w:type="gramStart"/>
      <w:r w:rsidRPr="006719F6">
        <w:rPr>
          <w:rFonts w:ascii="Times New Roman" w:hAnsi="Times New Roman" w:cs="Times New Roman"/>
          <w:b/>
          <w:bCs/>
          <w:sz w:val="20"/>
          <w:szCs w:val="20"/>
          <w:lang w:val="en"/>
        </w:rPr>
        <w:t>models</w:t>
      </w:r>
      <w:proofErr w:type="gramEnd"/>
      <w:r w:rsidRPr="006719F6">
        <w:rPr>
          <w:rFonts w:ascii="Times New Roman" w:hAnsi="Times New Roman" w:cs="Times New Roman"/>
          <w:b/>
          <w:bCs/>
          <w:sz w:val="20"/>
          <w:szCs w:val="20"/>
          <w:lang w:val="en"/>
        </w:rPr>
        <w:t xml:space="preserve"> generalization capability, network structure, and classification accuracy. Experimental results demonstrate that our approach achieves superior performance compared to other state-of-the-art methods, while minimizing system complexity and cost. Therefore, it provides high potential for integration into real-world driving experience.</w:t>
      </w:r>
    </w:p>
    <w:p w14:paraId="2F0959A5" w14:textId="5DA08EE1" w:rsidR="008C2866" w:rsidRDefault="008C2866" w:rsidP="006719F6">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tection of driver stress is a critical aspect of automotive safety and human-machine interaction research. While several sensor modalities such as Electrodermal Activity (EDA), skin temperature, or electrocardiogram (ECG) might be employed to monitor driver stress [XXX], this paper focuses on the utilization of Photoplethysmography (PPG) as the sole modality for stress detection. </w:t>
      </w:r>
    </w:p>
    <w:p w14:paraId="6C34E9EC" w14:textId="01401064"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w:t>
      </w:r>
      <w:r>
        <w:rPr>
          <w:rFonts w:ascii="Times New Roman" w:eastAsia="Times New Roman" w:hAnsi="Times New Roman" w:cs="Times New Roman"/>
          <w:sz w:val="20"/>
          <w:szCs w:val="20"/>
        </w:rPr>
        <w:t xml:space="preserve">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parameters can be extracted from the PPG signal.</w:t>
      </w:r>
    </w:p>
    <w:p w14:paraId="3320AA19"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ile multi-modal sensor setups could be valuable in certain applications, there are compelling motivations to rely solely on PPG sensors for driver stress detection in our study. They are listed below:</w:t>
      </w:r>
    </w:p>
    <w:p w14:paraId="7FBEA94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2434F3AE"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w:t>
      </w:r>
      <w:r w:rsidR="009B4D31">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6192" behindDoc="0" locked="0" layoutInCell="1" allowOverlap="1" wp14:anchorId="7B5B0692" wp14:editId="1E751DE0">
                <wp:simplePos x="0" y="0"/>
                <wp:positionH relativeFrom="margin">
                  <wp:align>center</wp:align>
                </wp:positionH>
                <wp:positionV relativeFrom="paragraph">
                  <wp:posOffset>104775</wp:posOffset>
                </wp:positionV>
                <wp:extent cx="5381654" cy="2734094"/>
                <wp:effectExtent l="0" t="0" r="9525" b="9525"/>
                <wp:wrapTopAndBottom/>
                <wp:docPr id="688994708" name="Group 7"/>
                <wp:cNvGraphicFramePr/>
                <a:graphic xmlns:a="http://schemas.openxmlformats.org/drawingml/2006/main">
                  <a:graphicData uri="http://schemas.microsoft.com/office/word/2010/wordprocessingGroup">
                    <wpg:wgp>
                      <wpg:cNvGrpSpPr/>
                      <wpg:grpSpPr>
                        <a:xfrm>
                          <a:off x="0" y="0"/>
                          <a:ext cx="5381654" cy="2734094"/>
                          <a:chOff x="0" y="0"/>
                          <a:chExt cx="5381654" cy="2734094"/>
                        </a:xfrm>
                      </wpg:grpSpPr>
                      <pic:pic xmlns:pic="http://schemas.openxmlformats.org/drawingml/2006/picture">
                        <pic:nvPicPr>
                          <pic:cNvPr id="1433445828" name="Picture 2"/>
                          <pic:cNvPicPr>
                            <a:picLocks noChangeAspect="1"/>
                          </pic:cNvPicPr>
                        </pic:nvPicPr>
                        <pic:blipFill>
                          <a:blip r:embed="rId6" cstate="print">
                            <a:extLst>
                              <a:ext uri="{28A0092B-C50C-407E-A947-70E740481C1C}">
                                <a14:useLocalDpi xmlns:a14="http://schemas.microsoft.com/office/drawing/2010/main" val="0"/>
                              </a:ext>
                            </a:extLst>
                          </a:blip>
                          <a:srcRect/>
                          <a:stretch/>
                        </pic:blipFill>
                        <pic:spPr>
                          <a:xfrm>
                            <a:off x="0" y="0"/>
                            <a:ext cx="4945380" cy="2471420"/>
                          </a:xfrm>
                          <a:prstGeom prst="rect">
                            <a:avLst/>
                          </a:prstGeom>
                        </pic:spPr>
                      </pic:pic>
                      <wps:wsp>
                        <wps:cNvPr id="997834190" name="Text Box 1"/>
                        <wps:cNvSpPr txBox="1"/>
                        <wps:spPr>
                          <a:xfrm>
                            <a:off x="419100" y="2438400"/>
                            <a:ext cx="4962554" cy="295694"/>
                          </a:xfrm>
                          <a:prstGeom prst="rect">
                            <a:avLst/>
                          </a:prstGeom>
                          <a:solidFill>
                            <a:prstClr val="white"/>
                          </a:solidFill>
                          <a:ln>
                            <a:noFill/>
                          </a:ln>
                        </wps:spPr>
                        <wps:txbx>
                          <w:txbxContent>
                            <w:p w14:paraId="3C770DF7" w14:textId="0385D874"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B5B0692" id="Group 7" o:spid="_x0000_s1026" style="position:absolute;left:0;text-align:left;margin-left:0;margin-top:8.25pt;width:423.75pt;height:215.3pt;z-index:251656192;mso-position-horizontal:center;mso-position-horizontal-relative:margin" coordsize="53816,27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9453;height:24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">
                  <v:imagedata r:id="rId7" o:title=""/>
                </v:shape>
                <v:shapetype id="_x0000_t202" coordsize="21600,21600" o:spt="202" path="m,l,21600r21600,l21600,xe">
                  <v:stroke joinstyle="miter"/>
                  <v:path gradientshapeok="t" o:connecttype="rect"/>
                </v:shapetype>
                <v:shape id="Text Box 1" o:spid="_x0000_s1028" type="#_x0000_t202" style="position:absolute;left:4191;top:24384;width:49625;height:2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0385D874"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used as reliable stress indicators, eliminating the need for additional sensors like skin temperature sensors.</w:t>
      </w:r>
    </w:p>
    <w:p w14:paraId="1B142AC4" w14:textId="204B8B01"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CD311F">
      <w:pPr>
        <w:ind w:left="360" w:firstLine="360"/>
        <w:jc w:val="both"/>
        <w:rPr>
          <w:rFonts w:ascii="Times New Roman" w:eastAsia="Times New Roman" w:hAnsi="Times New Roman" w:cs="Times New Roman"/>
          <w:sz w:val="20"/>
          <w:szCs w:val="20"/>
        </w:rPr>
      </w:pPr>
    </w:p>
    <w:p w14:paraId="32BC3240" w14:textId="297FE17E" w:rsidR="002E6937" w:rsidRPr="002E7AAF" w:rsidRDefault="008C2866" w:rsidP="00CD311F">
      <w:pPr>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instrText xml:space="preserve"> \* MERGEFORMAT </w:instrText>
      </w:r>
      <w:r w:rsidR="00A76685" w:rsidRPr="00A7668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65DA480E" w:rsidR="00192647" w:rsidRPr="00A65DAF" w:rsidRDefault="008C2866" w:rsidP="00CD311F">
      <w:pPr>
        <w:keepNext/>
        <w:ind w:firstLine="360"/>
        <w:jc w:val="both"/>
      </w:pPr>
      <w:r w:rsidRPr="002E7AAF">
        <w:rPr>
          <w:rFonts w:ascii="Times New Roman" w:eastAsia="Times New Roman" w:hAnsi="Times New Roman" w:cs="Times New Roman"/>
          <w:sz w:val="20"/>
          <w:szCs w:val="20"/>
        </w:rPr>
        <w:t>In the context of driver stress detection from PPG signals, after splitting the data into sliding windows, we classified them into several categories of stress level. Examples of sliding windows belonging to three categories of stress (low, medium, and high) are shown in</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instrText xml:space="preserve"> \* MERGEFORMAT </w:instrText>
      </w:r>
      <w:r w:rsidR="00A76685" w:rsidRPr="00A7668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4852BAA6" w:rsidR="008C2866" w:rsidRDefault="00446F60"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p>
    <w:p w14:paraId="4E50CA64" w14:textId="2E57A011"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y empowering the PPG physiological signal</w:t>
      </w:r>
      <w:r w:rsidR="0053398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modern Deep Learning algorithms for time-series data analyses, we have developed a stress detection method that could be seamlessly integrated into the driving experience to provide accurate monitoring of driver stress levels while minimizing system complexity and cost.</w:t>
      </w:r>
    </w:p>
    <w:p w14:paraId="6DF201E3" w14:textId="0359D784" w:rsidR="008C2866" w:rsidRDefault="008C2866" w:rsidP="00CD311F">
      <w:pPr>
        <w:ind w:firstLine="360"/>
        <w:jc w:val="both"/>
        <w:rPr>
          <w:rFonts w:ascii="Times New Roman" w:eastAsia="Times New Roman" w:hAnsi="Times New Roman" w:cs="Times New Roman"/>
          <w:color w:val="999999"/>
          <w:sz w:val="20"/>
          <w:szCs w:val="20"/>
        </w:rPr>
      </w:pPr>
      <w:r>
        <w:rPr>
          <w:rFonts w:ascii="Times New Roman" w:eastAsia="Times New Roman" w:hAnsi="Times New Roman" w:cs="Times New Roman"/>
          <w:color w:val="999999"/>
          <w:sz w:val="20"/>
          <w:szCs w:val="20"/>
        </w:rPr>
        <w:t xml:space="preserve">This paper makes several contributions: 1) We present a highly effective deep </w:t>
      </w:r>
      <w:proofErr w:type="gramStart"/>
      <w:r>
        <w:rPr>
          <w:rFonts w:ascii="Times New Roman" w:eastAsia="Times New Roman" w:hAnsi="Times New Roman" w:cs="Times New Roman"/>
          <w:color w:val="999999"/>
          <w:sz w:val="20"/>
          <w:szCs w:val="20"/>
        </w:rPr>
        <w:t>learning  approach</w:t>
      </w:r>
      <w:proofErr w:type="gramEnd"/>
      <w:r>
        <w:rPr>
          <w:rFonts w:ascii="Times New Roman" w:eastAsia="Times New Roman" w:hAnsi="Times New Roman" w:cs="Times New Roman"/>
          <w:color w:val="999999"/>
          <w:sz w:val="20"/>
          <w:szCs w:val="20"/>
        </w:rPr>
        <w:t xml:space="preserve"> for driver stress detection relying solely on PPG signal, 2) We show that the relatively simple deep learning architecture, based on </w:t>
      </w:r>
      <w:proofErr w:type="spellStart"/>
      <w:r>
        <w:rPr>
          <w:rFonts w:ascii="Times New Roman" w:eastAsia="Times New Roman" w:hAnsi="Times New Roman" w:cs="Times New Roman"/>
          <w:color w:val="999999"/>
          <w:sz w:val="20"/>
          <w:szCs w:val="20"/>
        </w:rPr>
        <w:t>ResNet</w:t>
      </w:r>
      <w:proofErr w:type="spellEnd"/>
      <w:r>
        <w:rPr>
          <w:rFonts w:ascii="Times New Roman" w:eastAsia="Times New Roman" w:hAnsi="Times New Roman" w:cs="Times New Roman"/>
          <w:color w:val="999999"/>
          <w:sz w:val="20"/>
          <w:szCs w:val="20"/>
        </w:rPr>
        <w:t xml:space="preserve"> blocks, could achieve highly accurate results, thus having potential to be integrated into real-world automotive application, 3) We evaluate the model on two different datasets containing real-world physiological driving data; </w:t>
      </w:r>
    </w:p>
    <w:p w14:paraId="00A30C62" w14:textId="3D6BAF73" w:rsidR="008C2866" w:rsidRP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color w:val="999999"/>
          <w:sz w:val="20"/>
          <w:szCs w:val="20"/>
        </w:rPr>
        <w:t>The rest of the paper is organized in XXX main sections. Section II introduces...Section III describes PPG-based methods... In section IV, we discuss emerging... Finally, the conclusion summarizes the paper proposal and briefly...</w:t>
      </w:r>
    </w:p>
    <w:p w14:paraId="10694B73" w14:textId="1FD1CD8A" w:rsidR="008C2866" w:rsidRPr="008C2866" w:rsidRDefault="008C2866" w:rsidP="00CD311F">
      <w:pPr>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3C90365" w:rsidR="008C2866" w:rsidRPr="008C2866" w:rsidRDefault="008C2866" w:rsidP="00CD311F">
      <w:pPr>
        <w:jc w:val="both"/>
        <w:rPr>
          <w:rFonts w:ascii="Times New Roman" w:eastAsia="Times New Roman" w:hAnsi="Times New Roman" w:cs="Times New Roman"/>
          <w:i/>
        </w:rPr>
      </w:pPr>
      <w:r>
        <w:rPr>
          <w:rFonts w:ascii="Times New Roman" w:eastAsia="Times New Roman" w:hAnsi="Times New Roman" w:cs="Times New Roman"/>
          <w:i/>
        </w:rPr>
        <w:t>Traditional ML methods vs Deep Learn</w:t>
      </w:r>
      <w:r w:rsidR="004F0162">
        <w:rPr>
          <w:rFonts w:ascii="Times New Roman" w:eastAsia="Times New Roman" w:hAnsi="Times New Roman" w:cs="Times New Roman"/>
          <w:i/>
        </w:rPr>
        <w:t>–</w:t>
      </w:r>
      <w:proofErr w:type="spellStart"/>
      <w:r>
        <w:rPr>
          <w:rFonts w:ascii="Times New Roman" w:eastAsia="Times New Roman" w:hAnsi="Times New Roman" w:cs="Times New Roman"/>
          <w:i/>
        </w:rPr>
        <w:t>ing</w:t>
      </w:r>
      <w:proofErr w:type="spellEnd"/>
      <w:r>
        <w:rPr>
          <w:rFonts w:ascii="Times New Roman" w:eastAsia="Times New Roman" w:hAnsi="Times New Roman" w:cs="Times New Roman"/>
          <w:i/>
        </w:rPr>
        <w:t xml:space="preserve">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05A9615D" w:rsidR="00A079A1" w:rsidRDefault="00A079A1" w:rsidP="00C36E02">
      <w:pPr>
        <w:pStyle w:val="NormalWeb"/>
        <w:spacing w:before="0" w:beforeAutospacing="0" w:after="0" w:afterAutospacing="0"/>
        <w:ind w:firstLine="360"/>
        <w:jc w:val="both"/>
      </w:pPr>
      <w:r>
        <w:rPr>
          <w:color w:val="000000"/>
          <w:sz w:val="20"/>
          <w:szCs w:val="20"/>
        </w:rPr>
        <w:t xml:space="preserve">Detecting stress levels from a PPG signal involves addressing a time series problem. In the context of data analysis, the objective is to recognize meaningful patterns, trends, and fluctuations within the collection </w:t>
      </w:r>
      <w:r>
        <w:rPr>
          <w:color w:val="000000"/>
          <w:sz w:val="20"/>
          <w:szCs w:val="20"/>
        </w:rPr>
        <w:lastRenderedPageBreak/>
        <w:t>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2EDA2DD8"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 xml:space="preserve">Earlier time-series classification approaches relied on traditional ML methods, such as Decision Trees, Linear Regression, and Support Vector Machines (SVM). These methods typically necessitated manual feature engineering, which involves creating new data attributes from existing ones to provide more relevant information to the ML model. Feature extraction can occur across various </w:t>
      </w:r>
      <w:r>
        <w:rPr>
          <w:color w:val="000000"/>
          <w:sz w:val="20"/>
          <w:szCs w:val="20"/>
        </w:rPr>
        <w:t xml:space="preserve">domains using linear or non-linear methods. This is done by transforming, combining, or aggregating existing features. The primary goal is often to reduce the number of features while retaining important information. </w:t>
      </w:r>
    </w:p>
    <w:p w14:paraId="7C62C972" w14:textId="4E08D758" w:rsidR="00A079A1" w:rsidRDefault="009B4D31" w:rsidP="00C36E02">
      <w:pPr>
        <w:pStyle w:val="NormalWeb"/>
        <w:spacing w:before="240" w:beforeAutospacing="0" w:after="240" w:afterAutospacing="0"/>
        <w:ind w:firstLine="360"/>
        <w:jc w:val="both"/>
      </w:pPr>
      <w:r>
        <w:rPr>
          <w:noProof/>
          <w:color w:val="000000"/>
          <w:sz w:val="20"/>
          <w:szCs w:val="20"/>
          <w14:ligatures w14:val="standardContextual"/>
        </w:rPr>
        <mc:AlternateContent>
          <mc:Choice Requires="wpg">
            <w:drawing>
              <wp:anchor distT="0" distB="0" distL="114300" distR="114300" simplePos="0" relativeHeight="251689984" behindDoc="0" locked="0" layoutInCell="1" allowOverlap="1" wp14:anchorId="16DE2072" wp14:editId="22C0AD2B">
                <wp:simplePos x="0" y="0"/>
                <wp:positionH relativeFrom="column">
                  <wp:posOffset>114300</wp:posOffset>
                </wp:positionH>
                <wp:positionV relativeFrom="paragraph">
                  <wp:posOffset>-3121025</wp:posOffset>
                </wp:positionV>
                <wp:extent cx="2377440" cy="5771515"/>
                <wp:effectExtent l="0" t="0" r="3810" b="635"/>
                <wp:wrapTopAndBottom/>
                <wp:docPr id="928070293" name="Group 6"/>
                <wp:cNvGraphicFramePr/>
                <a:graphic xmlns:a="http://schemas.openxmlformats.org/drawingml/2006/main">
                  <a:graphicData uri="http://schemas.microsoft.com/office/word/2010/wordprocessingGroup">
                    <wpg:wgp>
                      <wpg:cNvGrpSpPr/>
                      <wpg:grpSpPr>
                        <a:xfrm>
                          <a:off x="0" y="0"/>
                          <a:ext cx="2377440" cy="5771515"/>
                          <a:chOff x="0" y="0"/>
                          <a:chExt cx="2377440" cy="5771515"/>
                        </a:xfrm>
                      </wpg:grpSpPr>
                      <wpg:grpSp>
                        <wpg:cNvPr id="740707438" name="Group 5"/>
                        <wpg:cNvGrpSpPr/>
                        <wpg:grpSpPr>
                          <a:xfrm>
                            <a:off x="0" y="0"/>
                            <a:ext cx="2377440" cy="5326380"/>
                            <a:chOff x="0" y="0"/>
                            <a:chExt cx="2377440" cy="5326380"/>
                          </a:xfrm>
                        </wpg:grpSpPr>
                        <pic:pic xmlns:pic="http://schemas.openxmlformats.org/drawingml/2006/picture">
                          <pic:nvPicPr>
                            <pic:cNvPr id="201160983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7440" cy="1783080"/>
                            </a:xfrm>
                            <a:prstGeom prst="rect">
                              <a:avLst/>
                            </a:prstGeom>
                            <a:noFill/>
                            <a:ln>
                              <a:noFill/>
                            </a:ln>
                          </pic:spPr>
                        </pic:pic>
                        <pic:pic xmlns:pic="http://schemas.openxmlformats.org/drawingml/2006/picture">
                          <pic:nvPicPr>
                            <pic:cNvPr id="977633679" name="Picture 2"/>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1743075"/>
                              <a:ext cx="2377440" cy="1783080"/>
                            </a:xfrm>
                            <a:prstGeom prst="rect">
                              <a:avLst/>
                            </a:prstGeom>
                            <a:noFill/>
                            <a:ln>
                              <a:noFill/>
                            </a:ln>
                          </pic:spPr>
                        </pic:pic>
                        <pic:pic xmlns:pic="http://schemas.openxmlformats.org/drawingml/2006/picture">
                          <pic:nvPicPr>
                            <pic:cNvPr id="427134000" name="Picture 4" descr="A graph with blue lines&#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3543300"/>
                              <a:ext cx="2377440" cy="1783080"/>
                            </a:xfrm>
                            <a:prstGeom prst="rect">
                              <a:avLst/>
                            </a:prstGeom>
                            <a:noFill/>
                            <a:ln>
                              <a:noFill/>
                            </a:ln>
                          </pic:spPr>
                        </pic:pic>
                      </wpg:grpSp>
                      <wps:wsp>
                        <wps:cNvPr id="500907310" name="Text Box 1"/>
                        <wps:cNvSpPr txBox="1"/>
                        <wps:spPr>
                          <a:xfrm>
                            <a:off x="0" y="5381625"/>
                            <a:ext cx="2377440" cy="389890"/>
                          </a:xfrm>
                          <a:prstGeom prst="rect">
                            <a:avLst/>
                          </a:prstGeom>
                          <a:solidFill>
                            <a:prstClr val="white"/>
                          </a:solidFill>
                          <a:ln>
                            <a:noFill/>
                          </a:ln>
                        </wps:spPr>
                        <wps:txbx>
                          <w:txbxContent>
                            <w:p w14:paraId="7D1C1F35" w14:textId="3C3B49F8"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DE2072" id="Group 6" o:spid="_x0000_s1029" style="position:absolute;left:0;text-align:left;margin-left:9pt;margin-top:-245.75pt;width:187.2pt;height:454.45pt;z-index:251689984" coordsize="23774,57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">
                <v:group id="Group 5" o:spid="_x0000_s1030" style="position:absolute;width:23774;height:53263" coordsize="23774,5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">
                  <v:shape id="Picture 1" o:spid="_x0000_s1031" type="#_x0000_t75" style="position:absolute;width:23774;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">
                    <v:imagedata r:id="rId11" o:title=""/>
                  </v:shape>
                  <v:shape id="Picture 2" o:spid="_x0000_s1032" type="#_x0000_t75" style="position:absolute;top:17430;width:23774;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">
                    <v:imagedata r:id="rId12" o:title=""/>
                  </v:shape>
                  <v:shape id="Picture 4" o:spid="_x0000_s1033" type="#_x0000_t75" alt="A graph with blue lines&#10;&#10;Description automatically generated" style="position:absolute;top:35433;width:23774;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">
                    <v:imagedata r:id="rId13" o:title="A graph with blue lines&#10;&#10;Description automatically generated"/>
                  </v:shape>
                </v:group>
                <v:shape id="Text Box 1" o:spid="_x0000_s1034" type="#_x0000_t202" style="position:absolute;top:53816;width:2377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" stroked="f">
                  <v:textbox style="mso-fit-shape-to-text:t" inset="0,0,0,0">
                    <w:txbxContent>
                      <w:p w14:paraId="7D1C1F35" w14:textId="3C3B49F8"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v:group>
            </w:pict>
          </mc:Fallback>
        </mc:AlternateContent>
      </w:r>
      <w:r w:rsidR="00A079A1">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22A47D02"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While traditional ML models generally tend to be simpler with fewer parameters, this simplicity can hinder their ability to generalize effectively when dealing with noisy or complex data, thus leading to reduced accuracy of results.  Modern Deep Learning models can be highly complex, featuring numerous layers and parameters. This complexity enables them to capture intricate data patterns but also renders them susceptible to overfitting if not properly regularized.</w:t>
      </w:r>
    </w:p>
    <w:p w14:paraId="58F8AD0D" w14:textId="345865F0" w:rsidR="008C2866" w:rsidRPr="00C36E02" w:rsidRDefault="00A079A1" w:rsidP="00C36E02">
      <w:pPr>
        <w:pStyle w:val="NormalWeb"/>
        <w:spacing w:before="240" w:beforeAutospacing="0" w:after="240" w:afterAutospacing="0"/>
        <w:ind w:firstLine="360"/>
        <w:jc w:val="both"/>
      </w:pPr>
      <w:r>
        <w:rPr>
          <w:color w:val="000000"/>
          <w:sz w:val="20"/>
          <w:szCs w:val="20"/>
        </w:rPr>
        <w:t>A notable limitation of Deep Learning methods is its higher computational requirements, particularly with deep architectures and large input datasets. Furthermore, interpreting and explaining complex Deep Learning models can be challenging, while traditional ML models often offer greater interpretability due to the transparency of the feature engineering proces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Pr>
          <w:color w:val="000000"/>
          <w:sz w:val="20"/>
          <w:szCs w:val="20"/>
        </w:rPr>
        <w:t>ResNet</w:t>
      </w:r>
      <w:proofErr w:type="spellEnd"/>
      <w:r>
        <w:rPr>
          <w:color w:val="000000"/>
          <w:sz w:val="20"/>
          <w:szCs w:val="20"/>
        </w:rPr>
        <w:t>). Both architectures represent formidable candidates for effective PPG time series analysis in the context of driver stress detection. We will consider their respective advantages and limitations.</w:t>
      </w:r>
    </w:p>
    <w:p w14:paraId="5713B8D1" w14:textId="77777777" w:rsidR="008C2866"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STM for PPG time-series data analyses</w:t>
      </w:r>
    </w:p>
    <w:p w14:paraId="7C62EBBD" w14:textId="281A3055"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a type of recurrent neural network (RNN), is inherently designed to capture and model long-range temporal dependencies within sequential data. In the context of driver stress detection, this is crucial as it allows the model to consider past physiological signals (e.g., PPG data) when making predictions, effectively learning patterns and trends over time.</w:t>
      </w:r>
    </w:p>
    <w:p w14:paraId="3A69DD9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Memory Cells: LSTM includes memory cells that can capture information over extended </w:t>
      </w:r>
      <w:r w:rsidRPr="00CD311F">
        <w:rPr>
          <w:rFonts w:ascii="Times New Roman" w:eastAsia="Times New Roman" w:hAnsi="Times New Roman" w:cs="Times New Roman"/>
          <w:sz w:val="20"/>
          <w:szCs w:val="20"/>
        </w:rPr>
        <w:lastRenderedPageBreak/>
        <w:t>time steps, mitigating the vanishing gradient problem often encountered in traditional RNNs. This enables it to maintain context and effectively model temporal relationships.</w:t>
      </w:r>
    </w:p>
    <w:p w14:paraId="28AEB990"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76E81B00" w14:textId="1945DFFD" w:rsidR="008C2866" w:rsidRP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4160CB75"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3E842765" w14:textId="0FCFCD80"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sidR="00E675DC">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w:t>
      </w:r>
      <w:proofErr w:type="gramStart"/>
      <w:r w:rsidRPr="00CD311F">
        <w:rPr>
          <w:rFonts w:ascii="Times New Roman" w:eastAsia="Times New Roman" w:hAnsi="Times New Roman" w:cs="Times New Roman"/>
          <w:sz w:val="20"/>
          <w:szCs w:val="20"/>
        </w:rPr>
        <w:t>a large number of</w:t>
      </w:r>
      <w:proofErr w:type="gramEnd"/>
      <w:r w:rsidRPr="00CD311F">
        <w:rPr>
          <w:rFonts w:ascii="Times New Roman" w:eastAsia="Times New Roman" w:hAnsi="Times New Roman" w:cs="Times New Roman"/>
          <w:sz w:val="20"/>
          <w:szCs w:val="20"/>
        </w:rPr>
        <w:t xml:space="preserve"> parameters, which may require substantial computational resources for training and inference. This complexity may pose challenges in real-time applications or when dealing with large datasets.</w:t>
      </w:r>
    </w:p>
    <w:p w14:paraId="2C60B603" w14:textId="77777777"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402CA75E" w14:textId="46F7D2D9" w:rsidR="008C2866" w:rsidRP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sk of Overfitting: LSTMs are prone to overfitting, especially when dealing with small datasets. Careful regularization, validation and hyperparameter tuning are often </w:t>
      </w:r>
      <w:r w:rsidR="003B371F" w:rsidRPr="00CD311F">
        <w:rPr>
          <w:rFonts w:ascii="Times New Roman" w:eastAsia="Times New Roman" w:hAnsi="Times New Roman" w:cs="Times New Roman"/>
          <w:sz w:val="20"/>
          <w:szCs w:val="20"/>
        </w:rPr>
        <w:t>necessary to</w:t>
      </w:r>
      <w:r w:rsidRPr="00CD311F">
        <w:rPr>
          <w:rFonts w:ascii="Times New Roman" w:eastAsia="Times New Roman" w:hAnsi="Times New Roman" w:cs="Times New Roman"/>
          <w:sz w:val="20"/>
          <w:szCs w:val="20"/>
        </w:rPr>
        <w:t xml:space="preserve"> mitigate this risk and achieve optimal performance.</w:t>
      </w:r>
    </w:p>
    <w:p w14:paraId="0C1DA3E8" w14:textId="77777777" w:rsidR="008C2866" w:rsidRDefault="008C2866" w:rsidP="00CD311F">
      <w:pPr>
        <w:ind w:firstLine="360"/>
        <w:jc w:val="both"/>
        <w:rPr>
          <w:rFonts w:ascii="Times New Roman" w:eastAsia="Times New Roman" w:hAnsi="Times New Roman" w:cs="Times New Roman"/>
          <w:sz w:val="20"/>
          <w:szCs w:val="20"/>
        </w:rPr>
      </w:pPr>
    </w:p>
    <w:p w14:paraId="0AFE3F83" w14:textId="7206631E" w:rsidR="008C2866" w:rsidRPr="002B771E" w:rsidRDefault="008C2866" w:rsidP="00CD311F">
      <w:pPr>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ResNet</w:t>
      </w:r>
      <w:proofErr w:type="spellEnd"/>
      <w:r>
        <w:rPr>
          <w:rFonts w:ascii="Times New Roman" w:eastAsia="Times New Roman" w:hAnsi="Times New Roman" w:cs="Times New Roman"/>
          <w:b/>
          <w:sz w:val="20"/>
          <w:szCs w:val="20"/>
        </w:rPr>
        <w:t xml:space="preserve"> for PPG time-series data analyses</w:t>
      </w:r>
    </w:p>
    <w:p w14:paraId="56D732AB" w14:textId="0E769298" w:rsidR="008C2866" w:rsidRDefault="00CD311F"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008C2866">
        <w:rPr>
          <w:rFonts w:ascii="Times New Roman" w:eastAsia="Times New Roman" w:hAnsi="Times New Roman" w:cs="Times New Roman"/>
          <w:sz w:val="20"/>
          <w:szCs w:val="20"/>
        </w:rPr>
        <w:t xml:space="preserve">dvantages of </w:t>
      </w:r>
      <w:proofErr w:type="spellStart"/>
      <w:r w:rsidR="008C2866">
        <w:rPr>
          <w:rFonts w:ascii="Times New Roman" w:eastAsia="Times New Roman" w:hAnsi="Times New Roman" w:cs="Times New Roman"/>
          <w:sz w:val="20"/>
          <w:szCs w:val="20"/>
        </w:rPr>
        <w:t>ResNet</w:t>
      </w:r>
      <w:proofErr w:type="spellEnd"/>
      <w:r w:rsidR="008C2866">
        <w:rPr>
          <w:rFonts w:ascii="Times New Roman" w:eastAsia="Times New Roman" w:hAnsi="Times New Roman" w:cs="Times New Roman"/>
          <w:sz w:val="20"/>
          <w:szCs w:val="20"/>
        </w:rPr>
        <w:t>:</w:t>
      </w:r>
    </w:p>
    <w:p w14:paraId="7D644DA5"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Feature Extraction: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excel at feature extraction, allowing them to automatically learn and represent important hierarchical features within the time series data. This can be highly beneficial when dealing with complex physiological PPG signals as it </w:t>
      </w:r>
      <w:r w:rsidRPr="00CD311F">
        <w:rPr>
          <w:rFonts w:ascii="Times New Roman" w:eastAsia="Times New Roman" w:hAnsi="Times New Roman" w:cs="Times New Roman"/>
          <w:sz w:val="20"/>
          <w:szCs w:val="20"/>
        </w:rPr>
        <w:t>reduces the need for hand-crafted feature engineering.</w:t>
      </w:r>
    </w:p>
    <w:p w14:paraId="26709B52"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esidual Connections: The introduction of residual connections in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architectures mitigates the vanishing gradient problem, facilitating the stable and efficient training even in very deep networks. This is advantageous when dealing with intricate patterns in time series PPG data.</w:t>
      </w:r>
    </w:p>
    <w:p w14:paraId="40BB0D55" w14:textId="1BA51057" w:rsidR="008C2866" w:rsidRP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arallel Processing: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can process multiple temporal resolutions in parallel, which can be advantageous in capturing both short-term and long-term patterns within the same</w:t>
      </w:r>
      <w:r w:rsidR="003B371F" w:rsidRPr="00CD311F">
        <w:rPr>
          <w:rFonts w:ascii="Times New Roman" w:eastAsia="Times New Roman" w:hAnsi="Times New Roman" w:cs="Times New Roman"/>
          <w:sz w:val="20"/>
          <w:szCs w:val="20"/>
        </w:rPr>
        <w:t xml:space="preserve"> </w:t>
      </w:r>
      <w:r w:rsidRPr="00CD311F">
        <w:rPr>
          <w:rFonts w:ascii="Times New Roman" w:eastAsia="Times New Roman" w:hAnsi="Times New Roman" w:cs="Times New Roman"/>
          <w:sz w:val="20"/>
          <w:szCs w:val="20"/>
        </w:rPr>
        <w:t>model.</w:t>
      </w:r>
      <w:r w:rsidRPr="00CD311F">
        <w:rPr>
          <w:rFonts w:ascii="Times New Roman" w:eastAsia="Times New Roman" w:hAnsi="Times New Roman" w:cs="Times New Roman"/>
          <w:sz w:val="20"/>
          <w:szCs w:val="20"/>
        </w:rPr>
        <w:br/>
      </w:r>
    </w:p>
    <w:p w14:paraId="62FB5902"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mitations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w:t>
      </w:r>
    </w:p>
    <w:p w14:paraId="5D2DCDAF" w14:textId="77777777" w:rsid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Limited Sequential Context: While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08FC6357" w14:textId="75C9E39C" w:rsidR="008C2866" w:rsidRP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may have more parameters when compared to LSTMs. This can result in larger model sizes, potentially affecting memory requirements. </w:t>
      </w:r>
      <w:r w:rsidRPr="00CD311F">
        <w:rPr>
          <w:rFonts w:ascii="Times New Roman" w:eastAsia="Times New Roman" w:hAnsi="Times New Roman" w:cs="Times New Roman"/>
          <w:color w:val="999999"/>
          <w:sz w:val="20"/>
          <w:szCs w:val="20"/>
        </w:rPr>
        <w:t xml:space="preserve">While this can impact memory requirements, it should not be a relevant limiting factor in modern automotive hardware. </w:t>
      </w:r>
    </w:p>
    <w:p w14:paraId="11734B06" w14:textId="77777777" w:rsidR="00CD311F" w:rsidRPr="00CD311F" w:rsidRDefault="00CD311F" w:rsidP="00CD311F">
      <w:pPr>
        <w:pStyle w:val="ListParagraph"/>
        <w:spacing w:after="0" w:line="276" w:lineRule="auto"/>
        <w:jc w:val="both"/>
        <w:rPr>
          <w:rFonts w:ascii="Times New Roman" w:eastAsia="Times New Roman" w:hAnsi="Times New Roman" w:cs="Times New Roman"/>
          <w:sz w:val="20"/>
          <w:szCs w:val="20"/>
        </w:rPr>
      </w:pPr>
    </w:p>
    <w:p w14:paraId="1C042701" w14:textId="746F7583" w:rsidR="003B371F" w:rsidRDefault="003B371F"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ncrete choice between LSTM and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depends on the specific characteristics of the signal, the computational resources available, and the desired trade-off between modeling temporal dependencies and feature extraction. While LSTMs excel at </w:t>
      </w:r>
      <w:r>
        <w:rPr>
          <w:rFonts w:ascii="Times New Roman" w:eastAsia="Times New Roman" w:hAnsi="Times New Roman" w:cs="Times New Roman"/>
          <w:sz w:val="20"/>
          <w:szCs w:val="20"/>
        </w:rPr>
        <w:lastRenderedPageBreak/>
        <w:t xml:space="preserve">capturing long-term sequential dependencies, </w:t>
      </w: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deep architecture and their efficient training offer powerful feature extraction capabilities for modeling complex patterns.</w:t>
      </w:r>
    </w:p>
    <w:p w14:paraId="6DFCC5C4" w14:textId="2E3485AB" w:rsidR="003B371F" w:rsidRDefault="003B371F" w:rsidP="00CD311F">
      <w:pPr>
        <w:jc w:val="both"/>
        <w:rPr>
          <w:rFonts w:ascii="Times New Roman" w:eastAsia="Times New Roman" w:hAnsi="Times New Roman" w:cs="Times New Roman"/>
          <w:b/>
          <w:bCs/>
          <w:sz w:val="24"/>
          <w:szCs w:val="24"/>
        </w:rPr>
      </w:pPr>
      <w:r w:rsidRPr="003B371F">
        <w:rPr>
          <w:rFonts w:ascii="Times New Roman" w:eastAsia="Times New Roman" w:hAnsi="Times New Roman" w:cs="Times New Roman"/>
          <w:b/>
          <w:bCs/>
          <w:sz w:val="24"/>
          <w:szCs w:val="24"/>
        </w:rPr>
        <w:t>Method</w:t>
      </w:r>
    </w:p>
    <w:p w14:paraId="733C3751" w14:textId="1763DF3A" w:rsidR="003B371F" w:rsidRDefault="003B371F" w:rsidP="00CD311F">
      <w:pPr>
        <w:jc w:val="both"/>
        <w:rPr>
          <w:rFonts w:ascii="Times New Roman" w:eastAsia="Times New Roman" w:hAnsi="Times New Roman" w:cs="Times New Roman"/>
          <w:b/>
          <w:bCs/>
        </w:rPr>
      </w:pPr>
      <w:r w:rsidRPr="003B371F">
        <w:rPr>
          <w:rFonts w:ascii="Times New Roman" w:eastAsia="Times New Roman" w:hAnsi="Times New Roman" w:cs="Times New Roman"/>
          <w:b/>
          <w:bCs/>
        </w:rPr>
        <w:t xml:space="preserve">Architectures – LSTM, </w:t>
      </w:r>
      <w:proofErr w:type="spellStart"/>
      <w:r w:rsidRPr="003B371F">
        <w:rPr>
          <w:rFonts w:ascii="Times New Roman" w:eastAsia="Times New Roman" w:hAnsi="Times New Roman" w:cs="Times New Roman"/>
          <w:b/>
          <w:bCs/>
        </w:rPr>
        <w:t>ResNet</w:t>
      </w:r>
      <w:proofErr w:type="spellEnd"/>
    </w:p>
    <w:p w14:paraId="0C61337B"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n compared to traditional machine learning approaches, neural networks offer the advantage of automatic feature extraction, eliminating the need for manually extracting and choosing features. In the context of time-series problems, Recurrent Neural Networks (RNNs) are one of the preferred options because they enable parameter sharing, rendering them suitable for handling sequences of varying lengths. A closely related concept involves the application of 1D convolution, often referred to as temporal convolution, as this operation also enables the sharing of parameters across different time points within the data.</w:t>
      </w:r>
    </w:p>
    <w:p w14:paraId="0800ADCF" w14:textId="63AF6600"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dea behind RNNs lies in the presence of a hidden state within each unit, which can be regarded as the memory of the unit. As a result, each recurrent layer receives two inputs: a vector of output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 This process is commonly referred to as back-propagation through time.</w:t>
      </w:r>
    </w:p>
    <w:p w14:paraId="1D18938D" w14:textId="05F311BB"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earning long-term dependencies with RNNs can be challenging because gradients propagated across many stages tend to vanish or, less frequently, explod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They are based on the idea of establishing paths through time with derivatives that neither vanish nor explode. One of the </w:t>
      </w:r>
      <w:proofErr w:type="gramStart"/>
      <w:r>
        <w:rPr>
          <w:rFonts w:ascii="Times New Roman" w:eastAsia="Times New Roman" w:hAnsi="Times New Roman" w:cs="Times New Roman"/>
          <w:sz w:val="20"/>
          <w:szCs w:val="20"/>
        </w:rPr>
        <w:t>most commonly used</w:t>
      </w:r>
      <w:proofErr w:type="gramEnd"/>
      <w:r>
        <w:rPr>
          <w:rFonts w:ascii="Times New Roman" w:eastAsia="Times New Roman" w:hAnsi="Times New Roman" w:cs="Times New Roman"/>
          <w:sz w:val="20"/>
          <w:szCs w:val="20"/>
        </w:rPr>
        <w:t xml:space="preserve"> types of gated RNNs are LSTM networks.</w:t>
      </w:r>
    </w:p>
    <w:p w14:paraId="2CB16276" w14:textId="731E96B7" w:rsidR="00CD311F" w:rsidRDefault="00CD31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0288" behindDoc="0" locked="0" layoutInCell="1" allowOverlap="1" wp14:anchorId="2B41D6FD" wp14:editId="4ECA3656">
                <wp:simplePos x="0" y="0"/>
                <wp:positionH relativeFrom="column">
                  <wp:posOffset>0</wp:posOffset>
                </wp:positionH>
                <wp:positionV relativeFrom="paragraph">
                  <wp:posOffset>93789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19B8D93C"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5" style="position:absolute;left:0;text-align:left;margin-left:0;margin-top:73.85pt;width:3in;height:123pt;z-index:251660288"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">
                <v:shape id="Picture 6" o:spid="_x0000_s1036"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5" o:title=""/>
                </v:shape>
                <v:shape id="Text Box 1" o:spid="_x0000_s1037"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19B8D93C"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v:group>
            </w:pict>
          </mc:Fallback>
        </mc:AlternateContent>
      </w:r>
      <w:r w:rsidR="003B371F">
        <w:rPr>
          <w:rFonts w:ascii="Times New Roman" w:eastAsia="Times New Roman" w:hAnsi="Times New Roman" w:cs="Times New Roman"/>
          <w:sz w:val="20"/>
          <w:szCs w:val="20"/>
        </w:rPr>
        <w:t>The LSTM layers within neural networks consist of a set of gates which regulate the flow of information. Each module comprises a forget gate, an input gate, an output gate, and a cell state. This is illustrated i</w:t>
      </w:r>
      <w:r w:rsidR="003B371F" w:rsidRPr="008832B5">
        <w:rPr>
          <w:rFonts w:ascii="Times New Roman" w:eastAsia="Times New Roman" w:hAnsi="Times New Roman" w:cs="Times New Roman"/>
          <w:sz w:val="20"/>
          <w:szCs w:val="20"/>
        </w:rPr>
        <w:t xml:space="preserve">n </w:t>
      </w:r>
      <w:r w:rsidRPr="008832B5">
        <w:rPr>
          <w:rFonts w:ascii="Times New Roman" w:eastAsia="Times New Roman" w:hAnsi="Times New Roman" w:cs="Times New Roman"/>
          <w:sz w:val="20"/>
          <w:szCs w:val="20"/>
        </w:rPr>
        <w:fldChar w:fldCharType="begin"/>
      </w:r>
      <w:r w:rsidRPr="008832B5">
        <w:rPr>
          <w:rFonts w:ascii="Times New Roman" w:eastAsia="Times New Roman" w:hAnsi="Times New Roman" w:cs="Times New Roman"/>
          <w:sz w:val="20"/>
          <w:szCs w:val="20"/>
        </w:rPr>
        <w:instrText xml:space="preserve"> REF _Ref149149357 \h </w:instrText>
      </w:r>
      <w:r w:rsidRPr="008832B5">
        <w:rPr>
          <w:rFonts w:ascii="Times New Roman" w:eastAsia="Times New Roman" w:hAnsi="Times New Roman" w:cs="Times New Roman"/>
          <w:sz w:val="20"/>
          <w:szCs w:val="20"/>
        </w:rPr>
      </w:r>
      <w:r w:rsidR="008832B5" w:rsidRPr="008832B5">
        <w:rPr>
          <w:rFonts w:ascii="Times New Roman" w:eastAsia="Times New Roman" w:hAnsi="Times New Roman" w:cs="Times New Roman"/>
          <w:sz w:val="20"/>
          <w:szCs w:val="20"/>
        </w:rPr>
        <w:instrText xml:space="preserve"> \* MERGEFORMAT </w:instrText>
      </w:r>
      <w:r w:rsidRPr="008832B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3</w:t>
      </w:r>
      <w:r w:rsidRPr="008832B5">
        <w:rPr>
          <w:rFonts w:ascii="Times New Roman" w:eastAsia="Times New Roman" w:hAnsi="Times New Roman" w:cs="Times New Roman"/>
          <w:sz w:val="20"/>
          <w:szCs w:val="20"/>
        </w:rPr>
        <w:fldChar w:fldCharType="end"/>
      </w:r>
      <w:r w:rsidR="003B371F" w:rsidRPr="008832B5">
        <w:rPr>
          <w:rFonts w:ascii="Times New Roman" w:eastAsia="Times New Roman" w:hAnsi="Times New Roman" w:cs="Times New Roman"/>
          <w:sz w:val="20"/>
          <w:szCs w:val="20"/>
        </w:rPr>
        <w:t>.</w:t>
      </w:r>
    </w:p>
    <w:p w14:paraId="5C52C641"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w:t>
      </w:r>
    </w:p>
    <w:p w14:paraId="6E8C9FC0"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kewise, the input gate serves to regulate the amount of new information to be incorporated into the cell state and the output gate determines what information should be presented as the LSTM cell’s output.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gates utilize the sigmoid function in their operations.</w:t>
      </w:r>
    </w:p>
    <w:p w14:paraId="23D9776C" w14:textId="268B7251"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approach involves the utilization of Residual Networks, initially introduced in a 2015 pap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DRSYQv0K","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Pr>
          <w:rFonts w:ascii="Times New Roman" w:eastAsia="Times New Roman" w:hAnsi="Times New Roman" w:cs="Times New Roman"/>
          <w:sz w:val="20"/>
          <w:szCs w:val="20"/>
        </w:rPr>
        <w:fldChar w:fldCharType="separate"/>
      </w:r>
      <w:r w:rsidRPr="003B371F">
        <w:rPr>
          <w:rFonts w:ascii="Times New Roman" w:hAnsi="Times New Roman" w:cs="Times New Roman"/>
          <w:sz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w:t>
      </w:r>
    </w:p>
    <w:p w14:paraId="547FB141" w14:textId="58FBE80E" w:rsidR="006C280D" w:rsidRDefault="00326987" w:rsidP="00F437B2">
      <w:pPr>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4384" behindDoc="0" locked="0" layoutInCell="1" allowOverlap="1" wp14:anchorId="06BC3091" wp14:editId="7C34A81C">
                <wp:simplePos x="0" y="0"/>
                <wp:positionH relativeFrom="column">
                  <wp:posOffset>0</wp:posOffset>
                </wp:positionH>
                <wp:positionV relativeFrom="paragraph">
                  <wp:posOffset>-108585</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0ED7BBD1"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8" style="position:absolute;left:0;text-align:left;margin-left:0;margin-top:-8.55pt;width:3in;height:73.55pt;z-index:251664384"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">
                <v:shape id="Picture 8" o:spid="_x0000_s1039"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7" o:title=""/>
                </v:shape>
                <v:shape id="Text Box 1" o:spid="_x0000_s1040"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0ED7BBD1"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proofErr w:type="spellStart"/>
      <w:r w:rsidR="003B371F">
        <w:rPr>
          <w:rFonts w:ascii="Times New Roman" w:eastAsia="Times New Roman" w:hAnsi="Times New Roman" w:cs="Times New Roman"/>
          <w:sz w:val="20"/>
          <w:szCs w:val="20"/>
        </w:rPr>
        <w:t>ResNets</w:t>
      </w:r>
      <w:proofErr w:type="spellEnd"/>
      <w:r w:rsidR="003B371F">
        <w:rPr>
          <w:rFonts w:ascii="Times New Roman" w:eastAsia="Times New Roman" w:hAnsi="Times New Roman" w:cs="Times New Roman"/>
          <w:sz w:val="20"/>
          <w:szCs w:val="20"/>
        </w:rPr>
        <w:t xml:space="preserve"> were 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w:t>
      </w:r>
    </w:p>
    <w:p w14:paraId="0F10FE40" w14:textId="2A83B1AF"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The realization of F(x) + x is </w:t>
      </w:r>
      <w:r w:rsidR="00C85DEE">
        <w:rPr>
          <w:rFonts w:ascii="Times New Roman" w:eastAsia="Times New Roman" w:hAnsi="Times New Roman" w:cs="Times New Roman"/>
          <w:sz w:val="20"/>
          <w:szCs w:val="20"/>
        </w:rPr>
        <w:t>done</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through the use of</w:t>
      </w:r>
      <w:proofErr w:type="gramEnd"/>
      <w:r>
        <w:rPr>
          <w:rFonts w:ascii="Times New Roman" w:eastAsia="Times New Roman" w:hAnsi="Times New Roman" w:cs="Times New Roman"/>
          <w:sz w:val="20"/>
          <w:szCs w:val="20"/>
        </w:rPr>
        <w:t xml:space="preserve"> “shortcut connections” in a feedforward neural network, as illustrated in </w:t>
      </w:r>
      <w:r w:rsidR="006C280D" w:rsidRPr="008832B5">
        <w:rPr>
          <w:rFonts w:ascii="Times New Roman" w:eastAsia="Times New Roman" w:hAnsi="Times New Roman" w:cs="Times New Roman"/>
          <w:sz w:val="20"/>
          <w:szCs w:val="20"/>
        </w:rPr>
        <w:fldChar w:fldCharType="begin"/>
      </w:r>
      <w:r w:rsidR="006C280D" w:rsidRPr="008832B5">
        <w:rPr>
          <w:rFonts w:ascii="Times New Roman" w:eastAsia="Times New Roman" w:hAnsi="Times New Roman" w:cs="Times New Roman"/>
          <w:sz w:val="20"/>
          <w:szCs w:val="20"/>
        </w:rPr>
        <w:instrText xml:space="preserve"> REF _Ref149149509 \h </w:instrText>
      </w:r>
      <w:r w:rsidR="006C280D" w:rsidRPr="008832B5">
        <w:rPr>
          <w:rFonts w:ascii="Times New Roman" w:eastAsia="Times New Roman" w:hAnsi="Times New Roman" w:cs="Times New Roman"/>
          <w:sz w:val="20"/>
          <w:szCs w:val="20"/>
        </w:rPr>
      </w:r>
      <w:r w:rsidR="008832B5" w:rsidRPr="008832B5">
        <w:rPr>
          <w:rFonts w:ascii="Times New Roman" w:eastAsia="Times New Roman" w:hAnsi="Times New Roman" w:cs="Times New Roman"/>
          <w:sz w:val="20"/>
          <w:szCs w:val="20"/>
        </w:rPr>
        <w:instrText xml:space="preserve"> \* MERGEFORMAT </w:instrText>
      </w:r>
      <w:r w:rsidR="006C280D" w:rsidRPr="008832B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4</w:t>
      </w:r>
      <w:r w:rsidR="006C280D" w:rsidRPr="008832B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se connections </w:t>
      </w:r>
      <w:proofErr w:type="gramStart"/>
      <w:r>
        <w:rPr>
          <w:rFonts w:ascii="Times New Roman" w:eastAsia="Times New Roman" w:hAnsi="Times New Roman" w:cs="Times New Roman"/>
          <w:sz w:val="20"/>
          <w:szCs w:val="20"/>
        </w:rPr>
        <w:t>are able to</w:t>
      </w:r>
      <w:proofErr w:type="gramEnd"/>
      <w:r>
        <w:rPr>
          <w:rFonts w:ascii="Times New Roman" w:eastAsia="Times New Roman" w:hAnsi="Times New Roman" w:cs="Times New Roman"/>
          <w:sz w:val="20"/>
          <w:szCs w:val="20"/>
        </w:rPr>
        <w:t xml:space="preserve"> bypass one or more layers, introducing neither additional parameters nor computational complexity.</w:t>
      </w:r>
    </w:p>
    <w:p w14:paraId="19F68650" w14:textId="19444C56" w:rsidR="003B371F" w:rsidRDefault="005925B1"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72576" behindDoc="0" locked="0" layoutInCell="1" allowOverlap="1" wp14:anchorId="2E5A3266" wp14:editId="6C3136D6">
                <wp:simplePos x="0" y="0"/>
                <wp:positionH relativeFrom="margin">
                  <wp:align>right</wp:align>
                </wp:positionH>
                <wp:positionV relativeFrom="paragraph">
                  <wp:posOffset>1012825</wp:posOffset>
                </wp:positionV>
                <wp:extent cx="5923280" cy="3582035"/>
                <wp:effectExtent l="0" t="0" r="1270" b="0"/>
                <wp:wrapTopAndBottom/>
                <wp:docPr id="966125577" name="Group 14"/>
                <wp:cNvGraphicFramePr/>
                <a:graphic xmlns:a="http://schemas.openxmlformats.org/drawingml/2006/main">
                  <a:graphicData uri="http://schemas.microsoft.com/office/word/2010/wordprocessingGroup">
                    <wpg:wgp>
                      <wpg:cNvGrpSpPr/>
                      <wpg:grpSpPr>
                        <a:xfrm>
                          <a:off x="0" y="0"/>
                          <a:ext cx="5923280" cy="3582035"/>
                          <a:chOff x="0" y="0"/>
                          <a:chExt cx="5923280" cy="3582035"/>
                        </a:xfrm>
                      </wpg:grpSpPr>
                      <pic:pic xmlns:pic="http://schemas.openxmlformats.org/drawingml/2006/picture">
                        <pic:nvPicPr>
                          <pic:cNvPr id="2146836104" name="Picture 13"/>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3280" cy="3271520"/>
                          </a:xfrm>
                          <a:prstGeom prst="rect">
                            <a:avLst/>
                          </a:prstGeom>
                          <a:noFill/>
                          <a:ln>
                            <a:noFill/>
                          </a:ln>
                        </pic:spPr>
                      </pic:pic>
                      <wps:wsp>
                        <wps:cNvPr id="586813516" name="Text Box 1"/>
                        <wps:cNvSpPr txBox="1"/>
                        <wps:spPr>
                          <a:xfrm>
                            <a:off x="0" y="3323590"/>
                            <a:ext cx="5923280" cy="258445"/>
                          </a:xfrm>
                          <a:prstGeom prst="rect">
                            <a:avLst/>
                          </a:prstGeom>
                          <a:solidFill>
                            <a:prstClr val="white"/>
                          </a:solidFill>
                          <a:ln>
                            <a:noFill/>
                          </a:ln>
                        </wps:spPr>
                        <wps:txbx>
                          <w:txbxContent>
                            <w:p w14:paraId="391A60BE" w14:textId="189E3A69"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proofErr w:type="spellStart"/>
                              <w:r w:rsidRPr="00A73D5E">
                                <w:rPr>
                                  <w:rFonts w:ascii="Times New Roman" w:hAnsi="Times New Roman" w:cs="Times New Roman"/>
                                  <w:i w:val="0"/>
                                  <w:iCs w:val="0"/>
                                  <w:color w:val="auto"/>
                                </w:rPr>
                                <w:t>ResNet</w:t>
                              </w:r>
                              <w:proofErr w:type="spellEnd"/>
                              <w:r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5A3266" id="Group 14" o:spid="_x0000_s1041" style="position:absolute;left:0;text-align:left;margin-left:415.2pt;margin-top:79.75pt;width:466.4pt;height:282.05pt;z-index:251672576;mso-position-horizontal:right;mso-position-horizontal-relative:margin" coordsize="59232,35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">
                <v:shape id="Picture 13" o:spid="_x0000_s1042" type="#_x0000_t75" style="position:absolute;width:59232;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">
                  <v:imagedata r:id="rId19" o:title=""/>
                </v:shape>
                <v:shape id="Text Box 1" o:spid="_x0000_s1043" type="#_x0000_t202" style="position:absolute;top:33235;width:592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" stroked="f">
                  <v:textbox style="mso-fit-shape-to-text:t" inset="0,0,0,0">
                    <w:txbxContent>
                      <w:p w14:paraId="391A60BE" w14:textId="189E3A69"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proofErr w:type="spellStart"/>
                        <w:r w:rsidRPr="00A73D5E">
                          <w:rPr>
                            <w:rFonts w:ascii="Times New Roman" w:hAnsi="Times New Roman" w:cs="Times New Roman"/>
                            <w:i w:val="0"/>
                            <w:iCs w:val="0"/>
                            <w:color w:val="auto"/>
                          </w:rPr>
                          <w:t>ResNet</w:t>
                        </w:r>
                        <w:proofErr w:type="spellEnd"/>
                        <w:r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3B371F">
        <w:rPr>
          <w:rFonts w:ascii="Times New Roman" w:eastAsia="Times New Roman" w:hAnsi="Times New Roman" w:cs="Times New Roman"/>
          <w:sz w:val="20"/>
          <w:szCs w:val="20"/>
        </w:rPr>
        <w:t>The underlying hypothesis suggests that learning such a mapping is more manageable. Even if the identity mapping were considered optimal, it would be more feasible to drive the residual component toward zero than to precisely identify an identity mapping.</w:t>
      </w:r>
    </w:p>
    <w:p w14:paraId="36C2E41E" w14:textId="573C1725" w:rsidR="003B371F" w:rsidRPr="003B371F" w:rsidRDefault="003B371F" w:rsidP="00CD311F">
      <w:pPr>
        <w:spacing w:before="240" w:after="240"/>
        <w:jc w:val="both"/>
        <w:rPr>
          <w:rFonts w:ascii="Times New Roman" w:eastAsia="Times New Roman" w:hAnsi="Times New Roman" w:cs="Times New Roman"/>
          <w:b/>
        </w:rPr>
      </w:pPr>
      <w:r w:rsidRPr="003B371F">
        <w:rPr>
          <w:rFonts w:ascii="Times New Roman" w:eastAsia="Times New Roman" w:hAnsi="Times New Roman" w:cs="Times New Roman"/>
          <w:b/>
        </w:rPr>
        <w:t>Proposed Deep Neural Network Architectures</w:t>
      </w:r>
    </w:p>
    <w:p w14:paraId="776E646A" w14:textId="463A03AD"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e designed and implemented two distinct architectures, one with LSTM layers and the other with Residual Connections, following a similar pattern for input and output layers.</w:t>
      </w:r>
    </w:p>
    <w:p w14:paraId="6D730578" w14:textId="16468075"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uch like in the original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structure, we begin with a Max Pooling layer, which serves a dual purpose. Firstly, it contributes to the reduction of dimensionality within the input data. Secondly, it helps with feature selection.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5510993B" w14:textId="091C1908"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s an extra layer in our design, we also incorporate an Average Pooling layer. This layer utilizes a filter size of 4x1 and </w:t>
      </w:r>
      <w:r w:rsidR="00B037FC">
        <w:rPr>
          <w:rFonts w:ascii="Times New Roman" w:eastAsia="Times New Roman" w:hAnsi="Times New Roman" w:cs="Times New Roman"/>
          <w:noProof/>
          <w:sz w:val="20"/>
          <w:szCs w:val="20"/>
        </w:rPr>
        <mc:AlternateContent>
          <mc:Choice Requires="wpg">
            <w:drawing>
              <wp:anchor distT="0" distB="0" distL="114300" distR="114300" simplePos="0" relativeHeight="251668480" behindDoc="0" locked="0" layoutInCell="1" allowOverlap="1" wp14:anchorId="2DF1C360" wp14:editId="35EC085F">
                <wp:simplePos x="0" y="0"/>
                <wp:positionH relativeFrom="margin">
                  <wp:posOffset>20645</wp:posOffset>
                </wp:positionH>
                <wp:positionV relativeFrom="paragraph">
                  <wp:posOffset>157317</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BC5FEDB"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9"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9"/>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1C360" id="Group 11" o:spid="_x0000_s1044" style="position:absolute;left:0;text-align:left;margin-left:1.65pt;margin-top:12.4pt;width:467.65pt;height:80.45pt;z-index:251668480;mso-position-horizontal-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21"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BC5FEDB"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0"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10"/>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a stride of 4, leading to notable simplification of the input vector.</w:t>
      </w:r>
    </w:p>
    <w:p w14:paraId="78D35149" w14:textId="1184D078"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 essence, our input 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5DE24A17" w14:textId="24377936"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output structure of both layers is comprised of a Dropout layer, a Fully Connected layer and a </w:t>
      </w:r>
      <w:r w:rsidR="005925B1">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76672" behindDoc="0" locked="0" layoutInCell="1" allowOverlap="1" wp14:anchorId="6DAD5B8A" wp14:editId="7F31D7B1">
                <wp:simplePos x="0" y="0"/>
                <wp:positionH relativeFrom="margin">
                  <wp:align>left</wp:align>
                </wp:positionH>
                <wp:positionV relativeFrom="paragraph">
                  <wp:posOffset>106045</wp:posOffset>
                </wp:positionV>
                <wp:extent cx="6106160" cy="1036955"/>
                <wp:effectExtent l="0" t="0" r="8890" b="0"/>
                <wp:wrapTopAndBottom/>
                <wp:docPr id="766434308" name="Group 16"/>
                <wp:cNvGraphicFramePr/>
                <a:graphic xmlns:a="http://schemas.openxmlformats.org/drawingml/2006/main">
                  <a:graphicData uri="http://schemas.microsoft.com/office/word/2010/wordprocessingGroup">
                    <wpg:wgp>
                      <wpg:cNvGrpSpPr/>
                      <wpg:grpSpPr>
                        <a:xfrm>
                          <a:off x="0" y="0"/>
                          <a:ext cx="6106160" cy="1036955"/>
                          <a:chOff x="0" y="0"/>
                          <a:chExt cx="6293485" cy="1069340"/>
                        </a:xfrm>
                      </wpg:grpSpPr>
                      <pic:pic xmlns:pic="http://schemas.openxmlformats.org/drawingml/2006/picture">
                        <pic:nvPicPr>
                          <pic:cNvPr id="497182861" name="Picture 15"/>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4DEC987"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7" style="position:absolute;left:0;text-align:left;margin-left:0;margin-top:8.35pt;width:480.8pt;height:81.65pt;z-index:251676672;mso-position-horizontal:left;mso-position-horizontal-relative:margin;mso-width-relative:margin;mso-height-relative:margin" coordsize="62934,10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">
                <v:shape id="Picture 15" o:spid="_x0000_s1048" type="#_x0000_t75" style="position:absolute;width:62934;height: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23" o:title=""/>
                </v:shape>
                <v:shape id="Text Box 1" o:spid="_x0000_s1049"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4DEC987"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For the Dropout layer, we employed a dropout probability of 0.2. This layer, along with weight decay, plays a vital role in regularization. Such techniques hold significance because neural networks sometimes tend to capture statistical noise present in the dataset, which can potentially result in overfitting.</w:t>
      </w:r>
    </w:p>
    <w:p w14:paraId="02DDE062" w14:textId="32E6CDC4" w:rsidR="0085137C" w:rsidRDefault="0085137C" w:rsidP="0085137C">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sidR="003B371F">
        <w:rPr>
          <w:rFonts w:ascii="Times New Roman" w:eastAsia="Times New Roman" w:hAnsi="Times New Roman" w:cs="Times New Roman"/>
          <w:sz w:val="20"/>
          <w:szCs w:val="20"/>
        </w:rPr>
        <w:t>patterns</w:t>
      </w:r>
      <w:proofErr w:type="gramEnd"/>
      <w:r w:rsidR="003B371F">
        <w:rPr>
          <w:rFonts w:ascii="Times New Roman" w:eastAsia="Times New Roman" w:hAnsi="Times New Roman" w:cs="Times New Roman"/>
          <w:sz w:val="20"/>
          <w:szCs w:val="20"/>
        </w:rPr>
        <w:t xml:space="preserve"> and relationships within the data.</w:t>
      </w:r>
      <w:r w:rsidR="002B771E">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In the context of classification tasks, we've incorporated a </w:t>
      </w:r>
      <w:proofErr w:type="spellStart"/>
      <w:r w:rsidR="003B371F">
        <w:rPr>
          <w:rFonts w:ascii="Times New Roman" w:eastAsia="Times New Roman" w:hAnsi="Times New Roman" w:cs="Times New Roman"/>
          <w:sz w:val="20"/>
          <w:szCs w:val="20"/>
        </w:rPr>
        <w:t>Softmax</w:t>
      </w:r>
      <w:proofErr w:type="spellEnd"/>
      <w:r w:rsidR="003B371F">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2CF2E259" w14:textId="6201A43F" w:rsidR="003B371F" w:rsidRPr="009403AE" w:rsidRDefault="003B371F" w:rsidP="00CD311F">
      <w:pPr>
        <w:spacing w:before="240" w:after="240"/>
        <w:ind w:firstLine="360"/>
        <w:jc w:val="both"/>
        <w:rPr>
          <w:rFonts w:ascii="Times New Roman" w:eastAsia="Times New Roman" w:hAnsi="Times New Roman" w:cs="Times New Roman"/>
          <w:sz w:val="20"/>
          <w:szCs w:val="20"/>
        </w:rPr>
      </w:pPr>
      <w:r w:rsidRPr="009403AE">
        <w:rPr>
          <w:rFonts w:ascii="Times New Roman" w:eastAsia="Times New Roman" w:hAnsi="Times New Roman" w:cs="Times New Roman"/>
          <w:sz w:val="20"/>
          <w:szCs w:val="20"/>
        </w:rPr>
        <w:t xml:space="preserve">Now, starting with the LSTM-based network, we will delve into the distinctive layers that set these architectures apart from each other. The design is rooted in the </w:t>
      </w:r>
      <w:proofErr w:type="spellStart"/>
      <w:r w:rsidRPr="009403AE">
        <w:rPr>
          <w:rFonts w:ascii="Times New Roman" w:eastAsia="Times New Roman" w:hAnsi="Times New Roman" w:cs="Times New Roman"/>
          <w:sz w:val="20"/>
          <w:szCs w:val="20"/>
        </w:rPr>
        <w:t>DeepConvLSTM</w:t>
      </w:r>
      <w:proofErr w:type="spellEnd"/>
      <w:r w:rsidRPr="009403AE">
        <w:rPr>
          <w:rFonts w:ascii="Times New Roman" w:eastAsia="Times New Roman" w:hAnsi="Times New Roman" w:cs="Times New Roman"/>
          <w:sz w:val="20"/>
          <w:szCs w:val="20"/>
        </w:rPr>
        <w:t xml:space="preserve"> framework </w:t>
      </w:r>
      <w:r w:rsidR="00650E8A" w:rsidRPr="009403AE">
        <w:rPr>
          <w:rFonts w:ascii="Times New Roman" w:eastAsia="Times New Roman" w:hAnsi="Times New Roman" w:cs="Times New Roman"/>
          <w:sz w:val="20"/>
          <w:szCs w:val="20"/>
        </w:rPr>
        <w:fldChar w:fldCharType="begin"/>
      </w:r>
      <w:r w:rsidR="00885440" w:rsidRPr="009403AE">
        <w:rPr>
          <w:rFonts w:ascii="Times New Roman" w:eastAsia="Times New Roman" w:hAnsi="Times New Roman" w:cs="Times New Roman"/>
          <w:sz w:val="20"/>
          <w:szCs w:val="20"/>
        </w:rPr>
        <w:instrText xml:space="preserve"> ADDIN ZOTERO_ITEM CSL_CITATION {"citationID":"TuorZdGk","properties":{"formattedCitation":"[5]","plainCitation":"[5]","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650E8A" w:rsidRPr="009403AE">
        <w:rPr>
          <w:rFonts w:ascii="Times New Roman" w:eastAsia="Times New Roman" w:hAnsi="Times New Roman" w:cs="Times New Roman"/>
          <w:sz w:val="20"/>
          <w:szCs w:val="20"/>
        </w:rPr>
        <w:fldChar w:fldCharType="separate"/>
      </w:r>
      <w:r w:rsidR="00885440" w:rsidRPr="009403AE">
        <w:rPr>
          <w:rFonts w:ascii="Times New Roman" w:hAnsi="Times New Roman" w:cs="Times New Roman"/>
          <w:sz w:val="20"/>
          <w:szCs w:val="20"/>
        </w:rPr>
        <w:t>[5]</w:t>
      </w:r>
      <w:r w:rsidR="00650E8A"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 xml:space="preserve">, which is characterized by a sequence of four convolutional layers followed by two LSTM layers, as presented in </w:t>
      </w:r>
      <w:r w:rsidR="009403AE" w:rsidRPr="009403AE">
        <w:rPr>
          <w:rFonts w:ascii="Times New Roman" w:eastAsia="Times New Roman" w:hAnsi="Times New Roman" w:cs="Times New Roman"/>
          <w:sz w:val="20"/>
          <w:szCs w:val="20"/>
        </w:rPr>
        <w:fldChar w:fldCharType="begin"/>
      </w:r>
      <w:r w:rsidR="009403AE" w:rsidRPr="009403AE">
        <w:rPr>
          <w:rFonts w:ascii="Times New Roman" w:eastAsia="Times New Roman" w:hAnsi="Times New Roman" w:cs="Times New Roman"/>
          <w:sz w:val="20"/>
          <w:szCs w:val="20"/>
        </w:rPr>
        <w:instrText xml:space="preserve"> REF _Ref149194452 \h  \* MERGEFORMAT </w:instrText>
      </w:r>
      <w:r w:rsidR="009403AE" w:rsidRPr="009403AE">
        <w:rPr>
          <w:rFonts w:ascii="Times New Roman" w:eastAsia="Times New Roman" w:hAnsi="Times New Roman" w:cs="Times New Roman"/>
          <w:sz w:val="20"/>
          <w:szCs w:val="20"/>
        </w:rPr>
      </w:r>
      <w:r w:rsidR="009403AE" w:rsidRPr="009403AE">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5</w:t>
      </w:r>
      <w:r w:rsidR="009403AE"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w:t>
      </w:r>
    </w:p>
    <w:p w14:paraId="022C3050" w14:textId="5A73B6C5" w:rsidR="00650E8A"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sidR="00650E8A">
        <w:rPr>
          <w:rFonts w:ascii="Times New Roman" w:eastAsia="Times New Roman" w:hAnsi="Times New Roman" w:cs="Times New Roman"/>
          <w:sz w:val="20"/>
          <w:szCs w:val="20"/>
        </w:rPr>
        <w:fldChar w:fldCharType="begin"/>
      </w:r>
      <w:r w:rsidR="00885440">
        <w:rPr>
          <w:rFonts w:ascii="Times New Roman" w:eastAsia="Times New Roman" w:hAnsi="Times New Roman" w:cs="Times New Roman"/>
          <w:sz w:val="20"/>
          <w:szCs w:val="20"/>
        </w:rPr>
        <w:instrText xml:space="preserve"> ADDIN ZOTERO_ITEM CSL_CITATION {"citationID":"ISaKxWFt","properties":{"formattedCitation":"[6]","plainCitation":"[6]","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sidR="00650E8A">
        <w:rPr>
          <w:rFonts w:ascii="Times New Roman" w:eastAsia="Times New Roman" w:hAnsi="Times New Roman" w:cs="Times New Roman"/>
          <w:sz w:val="20"/>
          <w:szCs w:val="20"/>
        </w:rPr>
        <w:fldChar w:fldCharType="separate"/>
      </w:r>
      <w:r w:rsidR="00885440" w:rsidRPr="00885440">
        <w:rPr>
          <w:rFonts w:ascii="Times New Roman" w:hAnsi="Times New Roman" w:cs="Times New Roman"/>
          <w:sz w:val="20"/>
        </w:rPr>
        <w:t>[6]</w:t>
      </w:r>
      <w:r w:rsidR="00650E8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w:t>
      </w:r>
      <w:r w:rsidR="00650E8A">
        <w:rPr>
          <w:rFonts w:ascii="Times New Roman" w:eastAsia="Times New Roman" w:hAnsi="Times New Roman" w:cs="Times New Roman"/>
          <w:sz w:val="20"/>
          <w:szCs w:val="20"/>
        </w:rPr>
        <w:t xml:space="preserve"> with substantially varying magnitudes</w:t>
      </w:r>
      <w:r w:rsidR="0058118E">
        <w:rPr>
          <w:rFonts w:ascii="Times New Roman" w:eastAsia="Times New Roman" w:hAnsi="Times New Roman" w:cs="Times New Roman"/>
          <w:sz w:val="20"/>
          <w:szCs w:val="20"/>
        </w:rPr>
        <w:t>. Another</w:t>
      </w:r>
      <w:r w:rsidR="00CE3E43">
        <w:rPr>
          <w:rFonts w:ascii="Times New Roman" w:eastAsia="Times New Roman" w:hAnsi="Times New Roman" w:cs="Times New Roman"/>
          <w:sz w:val="20"/>
          <w:szCs w:val="20"/>
        </w:rPr>
        <w:t xml:space="preserve"> </w:t>
      </w:r>
      <w:r w:rsidR="00216492">
        <w:rPr>
          <w:rFonts w:ascii="Times New Roman" w:eastAsia="Times New Roman" w:hAnsi="Times New Roman" w:cs="Times New Roman"/>
          <w:sz w:val="20"/>
          <w:szCs w:val="20"/>
        </w:rPr>
        <w:t>benefit</w:t>
      </w:r>
      <w:r w:rsidR="00CE3E43">
        <w:rPr>
          <w:rFonts w:ascii="Times New Roman" w:eastAsia="Times New Roman" w:hAnsi="Times New Roman" w:cs="Times New Roman"/>
          <w:sz w:val="20"/>
          <w:szCs w:val="20"/>
        </w:rPr>
        <w:t xml:space="preserve"> of u</w:t>
      </w:r>
      <w:r w:rsidR="00216492">
        <w:rPr>
          <w:rFonts w:ascii="Times New Roman" w:eastAsia="Times New Roman" w:hAnsi="Times New Roman" w:cs="Times New Roman"/>
          <w:sz w:val="20"/>
          <w:szCs w:val="20"/>
        </w:rPr>
        <w:t>tilizing</w:t>
      </w:r>
      <w:r w:rsidR="00CE3E43">
        <w:rPr>
          <w:rFonts w:ascii="Times New Roman" w:eastAsia="Times New Roman" w:hAnsi="Times New Roman" w:cs="Times New Roman"/>
          <w:sz w:val="20"/>
          <w:szCs w:val="20"/>
        </w:rPr>
        <w:t xml:space="preserve"> Batch Normalization is that i</w:t>
      </w:r>
      <w:r w:rsidR="00A221CB">
        <w:rPr>
          <w:rFonts w:ascii="Times New Roman" w:eastAsia="Times New Roman" w:hAnsi="Times New Roman" w:cs="Times New Roman"/>
          <w:sz w:val="20"/>
          <w:szCs w:val="20"/>
        </w:rPr>
        <w:t>t</w:t>
      </w:r>
      <w:r w:rsidR="00CE3E43">
        <w:rPr>
          <w:rFonts w:ascii="Times New Roman" w:eastAsia="Times New Roman" w:hAnsi="Times New Roman" w:cs="Times New Roman"/>
          <w:sz w:val="20"/>
          <w:szCs w:val="20"/>
        </w:rPr>
        <w:t xml:space="preserve"> reduces the training time</w:t>
      </w:r>
      <w:r w:rsidR="0058118E">
        <w:rPr>
          <w:rFonts w:ascii="Times New Roman" w:eastAsia="Times New Roman" w:hAnsi="Times New Roman" w:cs="Times New Roman"/>
          <w:sz w:val="20"/>
          <w:szCs w:val="20"/>
        </w:rPr>
        <w:t>. Moreover,</w:t>
      </w:r>
      <w:r w:rsidR="00F06323">
        <w:rPr>
          <w:rFonts w:ascii="Times New Roman" w:eastAsia="Times New Roman" w:hAnsi="Times New Roman" w:cs="Times New Roman"/>
          <w:sz w:val="20"/>
          <w:szCs w:val="20"/>
        </w:rPr>
        <w:t xml:space="preserve"> it has a minor influence on regularization,</w:t>
      </w:r>
      <w:r w:rsidR="0058118E">
        <w:rPr>
          <w:rFonts w:ascii="Times New Roman" w:eastAsia="Times New Roman" w:hAnsi="Times New Roman" w:cs="Times New Roman"/>
          <w:sz w:val="20"/>
          <w:szCs w:val="20"/>
        </w:rPr>
        <w:t xml:space="preserve"> which contributes to reducing the risk of </w:t>
      </w:r>
      <w:r w:rsidR="00F06323">
        <w:rPr>
          <w:rFonts w:ascii="Times New Roman" w:eastAsia="Times New Roman" w:hAnsi="Times New Roman" w:cs="Times New Roman"/>
          <w:sz w:val="20"/>
          <w:szCs w:val="20"/>
        </w:rPr>
        <w:t xml:space="preserve"> overfitting </w:t>
      </w:r>
      <w:r w:rsidR="0036176A">
        <w:rPr>
          <w:rFonts w:ascii="Times New Roman" w:eastAsia="Times New Roman" w:hAnsi="Times New Roman" w:cs="Times New Roman"/>
          <w:sz w:val="20"/>
          <w:szCs w:val="20"/>
        </w:rPr>
        <w:fldChar w:fldCharType="begin"/>
      </w:r>
      <w:r w:rsidR="0036176A">
        <w:rPr>
          <w:rFonts w:ascii="Times New Roman" w:eastAsia="Times New Roman" w:hAnsi="Times New Roman" w:cs="Times New Roman"/>
          <w:sz w:val="20"/>
          <w:szCs w:val="20"/>
        </w:rPr>
        <w:instrText xml:space="preserve"> ADDIN ZOTERO_ITEM CSL_CITATION {"citationID":"0umT3V1D","properties":{"formattedCitation":"[7]","plainCitation":"[7]","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36176A">
        <w:rPr>
          <w:rFonts w:ascii="Times New Roman" w:eastAsia="Times New Roman" w:hAnsi="Times New Roman" w:cs="Times New Roman"/>
          <w:sz w:val="20"/>
          <w:szCs w:val="20"/>
        </w:rPr>
        <w:fldChar w:fldCharType="separate"/>
      </w:r>
      <w:r w:rsidR="0036176A" w:rsidRPr="0036176A">
        <w:rPr>
          <w:rFonts w:ascii="Times New Roman" w:hAnsi="Times New Roman" w:cs="Times New Roman"/>
          <w:sz w:val="20"/>
        </w:rPr>
        <w:t>[7]</w:t>
      </w:r>
      <w:r w:rsidR="0036176A">
        <w:rPr>
          <w:rFonts w:ascii="Times New Roman" w:eastAsia="Times New Roman" w:hAnsi="Times New Roman" w:cs="Times New Roman"/>
          <w:sz w:val="20"/>
          <w:szCs w:val="20"/>
        </w:rPr>
        <w:fldChar w:fldCharType="end"/>
      </w:r>
      <w:r w:rsidR="00650E8A">
        <w:rPr>
          <w:rFonts w:ascii="Times New Roman" w:eastAsia="Times New Roman" w:hAnsi="Times New Roman" w:cs="Times New Roman"/>
          <w:sz w:val="20"/>
          <w:szCs w:val="20"/>
        </w:rPr>
        <w:t>.</w:t>
      </w:r>
    </w:p>
    <w:p w14:paraId="553A5DB1" w14:textId="0E8BAF26"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3B2930A2" w14:textId="77777777"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garding the choice of 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w:t>
      </w:r>
    </w:p>
    <w:p w14:paraId="363B8ED1" w14:textId="746EE0C0"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D120A1" w:rsidRPr="00D120A1">
        <w:rPr>
          <w:rFonts w:ascii="Times New Roman" w:eastAsia="Times New Roman" w:hAnsi="Times New Roman" w:cs="Times New Roman"/>
          <w:sz w:val="20"/>
          <w:szCs w:val="20"/>
        </w:rPr>
        <w:br/>
      </w:r>
      <w:r w:rsidR="00E67DC9" w:rsidRPr="00E67DC9">
        <w:rPr>
          <w:rFonts w:ascii="Times New Roman" w:eastAsia="Times New Roman" w:hAnsi="Times New Roman" w:cs="Times New Roman"/>
          <w:sz w:val="20"/>
          <w:szCs w:val="20"/>
        </w:rPr>
        <w:t>Within each LSTM layer, there are M hidden units</w:t>
      </w:r>
      <w:r w:rsidR="00D120A1" w:rsidRPr="00D120A1">
        <w:rPr>
          <w:rFonts w:ascii="Times New Roman" w:eastAsia="Times New Roman" w:hAnsi="Times New Roman" w:cs="Times New Roman"/>
          <w:sz w:val="20"/>
          <w:szCs w:val="20"/>
        </w:rPr>
        <w:t>. To be precise, we assessed the model's performance for M values of 128 and 256.</w:t>
      </w:r>
      <w:r w:rsidR="00D120A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78C3E102" w14:textId="63BC3C4D" w:rsidR="009D4360"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based architecture, f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0D4FA3B" w14:textId="7E9D03D3" w:rsidR="00C7615D" w:rsidRPr="00FC621F" w:rsidRDefault="00C774F5"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s is shown in Figure X, there are two options we considered for these Residual Blocks. The first one is the</w:t>
      </w:r>
      <w:r w:rsidR="00045B50">
        <w:rPr>
          <w:rFonts w:ascii="Times New Roman" w:eastAsia="Times New Roman" w:hAnsi="Times New Roman" w:cs="Times New Roman"/>
          <w:sz w:val="20"/>
          <w:szCs w:val="20"/>
        </w:rPr>
        <w:t xml:space="preserve"> approach used in the original paper </w:t>
      </w:r>
      <w:r w:rsidR="00201B5D">
        <w:rPr>
          <w:rFonts w:ascii="Times New Roman" w:eastAsia="Times New Roman" w:hAnsi="Times New Roman" w:cs="Times New Roman"/>
          <w:sz w:val="20"/>
          <w:szCs w:val="20"/>
        </w:rPr>
        <w:fldChar w:fldCharType="begin"/>
      </w:r>
      <w:r w:rsidR="00201B5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Pr>
          <w:rFonts w:ascii="Times New Roman" w:eastAsia="Times New Roman" w:hAnsi="Times New Roman" w:cs="Times New Roman"/>
          <w:sz w:val="20"/>
          <w:szCs w:val="20"/>
        </w:rPr>
        <w:fldChar w:fldCharType="separate"/>
      </w:r>
      <w:r w:rsidR="00201B5D" w:rsidRPr="00201B5D">
        <w:rPr>
          <w:rFonts w:ascii="Times New Roman" w:hAnsi="Times New Roman" w:cs="Times New Roman"/>
          <w:sz w:val="20"/>
        </w:rPr>
        <w:t>[3]</w:t>
      </w:r>
      <w:r w:rsidR="00201B5D">
        <w:rPr>
          <w:rFonts w:ascii="Times New Roman" w:eastAsia="Times New Roman" w:hAnsi="Times New Roman" w:cs="Times New Roman"/>
          <w:sz w:val="20"/>
          <w:szCs w:val="20"/>
        </w:rPr>
        <w:fldChar w:fldCharType="end"/>
      </w:r>
      <w:r w:rsidR="00201B5D">
        <w:rPr>
          <w:rFonts w:ascii="Times New Roman" w:eastAsia="Times New Roman" w:hAnsi="Times New Roman" w:cs="Times New Roman"/>
          <w:sz w:val="20"/>
          <w:szCs w:val="20"/>
        </w:rPr>
        <w:t xml:space="preserve">. Here, each of these blocks consists of two convolutional layers and a shortcut connection. </w:t>
      </w:r>
      <w:r w:rsidR="0049280B">
        <w:rPr>
          <w:rFonts w:ascii="Times New Roman" w:eastAsia="Times New Roman" w:hAnsi="Times New Roman" w:cs="Times New Roman"/>
          <w:sz w:val="20"/>
          <w:szCs w:val="20"/>
        </w:rPr>
        <w:t xml:space="preserve">The filter size is the same as in the LSTM network (3x1), and the padding is set to 1 to ensure compatibility for the addition operation between the output and the shortcut. </w:t>
      </w:r>
      <w:r w:rsidR="00D20045"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00D20045" w:rsidRPr="00D20045">
        <w:rPr>
          <w:rFonts w:ascii="Times New Roman" w:eastAsia="Times New Roman" w:hAnsi="Times New Roman" w:cs="Times New Roman"/>
          <w:sz w:val="20"/>
          <w:szCs w:val="20"/>
        </w:rPr>
        <w:t xml:space="preserve"> multiple paths with different filter sizes (1x1, 3x1, 5x1), enabling each path to capture distinct information. The outputs from these paths are aggregated, and the result is combined with the shortcut.</w:t>
      </w:r>
    </w:p>
    <w:p w14:paraId="089E314A" w14:textId="045501E3"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Like in the previous architecture, it’s worth noting that each of the convolutional blocks is completed by Batch Normalization and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xml:space="preserve"> activation.</w:t>
      </w:r>
    </w:p>
    <w:p w14:paraId="6A2C2D44" w14:textId="26A222B0" w:rsidR="00E67DC9" w:rsidRDefault="005925B1"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2816" behindDoc="0" locked="0" layoutInCell="1" allowOverlap="1" wp14:anchorId="5B519B55" wp14:editId="4EA6CBFE">
                <wp:simplePos x="0" y="0"/>
                <wp:positionH relativeFrom="margin">
                  <wp:posOffset>3295650</wp:posOffset>
                </wp:positionH>
                <wp:positionV relativeFrom="paragraph">
                  <wp:posOffset>1412240</wp:posOffset>
                </wp:positionV>
                <wp:extent cx="2580005" cy="3754120"/>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580005" cy="3754120"/>
                          <a:chOff x="0" y="0"/>
                          <a:chExt cx="2408945" cy="3505200"/>
                        </a:xfrm>
                      </wpg:grpSpPr>
                      <wpg:grpSp>
                        <wpg:cNvPr id="1872546432" name="Group 5"/>
                        <wpg:cNvGrpSpPr/>
                        <wpg:grpSpPr>
                          <a:xfrm>
                            <a:off x="0" y="0"/>
                            <a:ext cx="2366645" cy="2966720"/>
                            <a:chOff x="0" y="0"/>
                            <a:chExt cx="2367016" cy="2966948"/>
                          </a:xfrm>
                        </wpg:grpSpPr>
                        <pic:pic xmlns:pic="http://schemas.openxmlformats.org/drawingml/2006/picture">
                          <pic:nvPicPr>
                            <pic:cNvPr id="685892036" name="Picture 3" descr="A graph of a road&#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1412875"/>
                            </a:xfrm>
                            <a:prstGeom prst="rect">
                              <a:avLst/>
                            </a:prstGeom>
                            <a:noFill/>
                            <a:ln>
                              <a:noFill/>
                            </a:ln>
                          </pic:spPr>
                        </pic:pic>
                        <pic:pic xmlns:pic="http://schemas.openxmlformats.org/drawingml/2006/picture">
                          <pic:nvPicPr>
                            <pic:cNvPr id="744690797" name="Picture 4" descr="A graph of a number of people&#10;&#10;Description automatically generated with medium confidence"/>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8626" y="1509623"/>
                              <a:ext cx="2358390" cy="1457325"/>
                            </a:xfrm>
                            <a:prstGeom prst="rect">
                              <a:avLst/>
                            </a:prstGeom>
                            <a:noFill/>
                            <a:ln>
                              <a:noFill/>
                            </a:ln>
                          </pic:spPr>
                        </pic:pic>
                      </wpg:grpSp>
                      <wps:wsp>
                        <wps:cNvPr id="1589087060" name="Text Box 1"/>
                        <wps:cNvSpPr txBox="1"/>
                        <wps:spPr>
                          <a:xfrm>
                            <a:off x="42935" y="3115310"/>
                            <a:ext cx="2366010" cy="389890"/>
                          </a:xfrm>
                          <a:prstGeom prst="rect">
                            <a:avLst/>
                          </a:prstGeom>
                          <a:solidFill>
                            <a:prstClr val="white"/>
                          </a:solidFill>
                          <a:ln>
                            <a:noFill/>
                          </a:ln>
                        </wps:spPr>
                        <wps:txbx>
                          <w:txbxContent>
                            <w:p w14:paraId="5B4DE176" w14:textId="78C6F2F5"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1"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1"/>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50" style="position:absolute;left:0;text-align:left;margin-left:259.5pt;margin-top:111.2pt;width:203.15pt;height:295.6pt;z-index:251682816;mso-position-horizontal-relative:margin;mso-width-relative:margin;mso-height-relative:margin" coordsize="24089,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vXR4BAAAIABJREFU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">
                <v:group id="Group 5" o:spid="_x0000_s1051" style="position:absolute;width:23666;height:29667" coordsize="23670,29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">
                  <v:shape id="Picture 3" o:spid="_x0000_s1052" type="#_x0000_t75" alt="A graph of a road&#10;&#10;Description automatically generated" style="position:absolute;width:22860;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">
                    <v:imagedata r:id="rId26" o:title="A graph of a road&#10;&#10;Description automatically generated"/>
                  </v:shape>
                  <v:shape id="Picture 4" o:spid="_x0000_s1053" type="#_x0000_t75" alt="A graph of a number of people&#10;&#10;Description automatically generated with medium confidence" style="position:absolute;left:86;top:15096;width:23584;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">
                    <v:imagedata r:id="rId27" o:title="A graph of a number of people&#10;&#10;Description automatically generated with medium confidence"/>
                  </v:shape>
                </v:group>
                <v:shape id="Text Box 1" o:spid="_x0000_s1054" type="#_x0000_t202" style="position:absolute;left:429;top:31153;width:2366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78C6F2F5"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2"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2"/>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margin"/>
              </v:group>
            </w:pict>
          </mc:Fallback>
        </mc:AlternateContent>
      </w:r>
      <w:r w:rsidR="00650E8A">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17927C4E" w14:textId="755A36A8"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6E114EDA"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543CE">
        <w:rPr>
          <w:rFonts w:ascii="Times New Roman" w:eastAsia="Times New Roman" w:hAnsi="Times New Roman" w:cs="Times New Roman"/>
          <w:sz w:val="20"/>
          <w:szCs w:val="20"/>
        </w:rPr>
        <w:instrText xml:space="preserve"> ADDIN ZOTERO_ITEM CSL_CITATION {"citationID":"vpcSxFjZ","properties":{"formattedCitation":"[8]","plainCitation":"[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543CE" w:rsidRPr="00C543CE">
        <w:rPr>
          <w:rFonts w:ascii="Times New Roman" w:hAnsi="Times New Roman" w:cs="Times New Roman"/>
          <w:sz w:val="20"/>
        </w:rPr>
        <w:t>[8]</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7D5610">
        <w:rPr>
          <w:rFonts w:ascii="Times New Roman" w:eastAsia="Times New Roman" w:hAnsi="Times New Roman" w:cs="Times New Roman"/>
          <w:sz w:val="20"/>
          <w:szCs w:val="20"/>
        </w:rPr>
        <w:instrText xml:space="preserve"> ADDIN ZOTERO_ITEM CSL_CITATION {"citationID":"AWPEAZc4","properties":{"formattedCitation":"[9]","plainCitation":"[9]","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7D5610" w:rsidRPr="007D5610">
        <w:rPr>
          <w:rFonts w:ascii="Times New Roman" w:hAnsi="Times New Roman" w:cs="Times New Roman"/>
          <w:sz w:val="20"/>
        </w:rPr>
        <w:t>[9]</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77777777" w:rsidR="0038410C" w:rsidRPr="0038410C" w:rsidRDefault="0038410C" w:rsidP="00CD311F">
      <w:pPr>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Datasets for Evaluation</w:t>
      </w:r>
    </w:p>
    <w:p w14:paraId="3A535F41" w14:textId="04DCD348" w:rsidR="0038410C"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assessing the drivers’ stress level, we utilized two publicly available datasets.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 publicly available resource 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236ECC1B"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w:t>
      </w:r>
      <w:r>
        <w:rPr>
          <w:rFonts w:ascii="Times New Roman" w:eastAsia="Times New Roman" w:hAnsi="Times New Roman" w:cs="Times New Roman"/>
          <w:sz w:val="20"/>
          <w:szCs w:val="20"/>
        </w:rPr>
        <w:t>Activity (EDA), skin temperature (TEMP), and motion (ACC).</w:t>
      </w:r>
    </w:p>
    <w:p w14:paraId="078C17D9" w14:textId="2D7A27D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Multimodal Dataset for Wearable Stress and Affect Detection (WESAD) dataset </w:t>
      </w:r>
      <w:r>
        <w:rPr>
          <w:rFonts w:ascii="Times New Roman" w:eastAsia="Times New Roman" w:hAnsi="Times New Roman" w:cs="Times New Roman"/>
          <w:sz w:val="20"/>
          <w:szCs w:val="20"/>
        </w:rPr>
        <w:fldChar w:fldCharType="begin"/>
      </w:r>
      <w:r w:rsidR="004B6B45">
        <w:rPr>
          <w:rFonts w:ascii="Times New Roman" w:eastAsia="Times New Roman" w:hAnsi="Times New Roman" w:cs="Times New Roman"/>
          <w:sz w:val="20"/>
          <w:szCs w:val="20"/>
        </w:rPr>
        <w:instrText xml:space="preserve"> ADDIN ZOTERO_ITEM CSL_CITATION {"citationID":"F2xXz5ue","properties":{"formattedCitation":"[8]","plainCitation":"[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sz w:val="20"/>
        </w:rPr>
        <w:t>[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hich is publicly available as well.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w:t>
      </w:r>
      <w:r>
        <w:rPr>
          <w:rFonts w:ascii="Times New Roman" w:eastAsia="Times New Roman" w:hAnsi="Times New Roman" w:cs="Times New Roman"/>
          <w:sz w:val="20"/>
          <w:szCs w:val="20"/>
        </w:rPr>
        <w:lastRenderedPageBreak/>
        <w:t>conditions, participants followed a guided meditation designed to help them return to the baseline state.</w:t>
      </w:r>
    </w:p>
    <w:p w14:paraId="74036F40"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from the E4 sensor was utilized. To ensure alignment between the BVP data and the label frequencies, we performed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xml:space="preserve"> from 700 Hz (for the WESAD dataset) and </w:t>
      </w:r>
      <w:proofErr w:type="spellStart"/>
      <w:r>
        <w:rPr>
          <w:rFonts w:ascii="Times New Roman" w:eastAsia="Times New Roman" w:hAnsi="Times New Roman" w:cs="Times New Roman"/>
          <w:sz w:val="20"/>
          <w:szCs w:val="20"/>
        </w:rPr>
        <w:t>upsampling</w:t>
      </w:r>
      <w:proofErr w:type="spellEnd"/>
      <w:r>
        <w:rPr>
          <w:rFonts w:ascii="Times New Roman" w:eastAsia="Times New Roman" w:hAnsi="Times New Roman" w:cs="Times New Roman"/>
          <w:sz w:val="20"/>
          <w:szCs w:val="20"/>
        </w:rPr>
        <w:t xml:space="preserve"> from 4 Hz (for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p>
    <w:p w14:paraId="3475CEF3" w14:textId="77777777" w:rsidR="0038410C" w:rsidRPr="00685C79" w:rsidRDefault="0038410C" w:rsidP="00CD311F">
      <w:pPr>
        <w:jc w:val="both"/>
        <w:rPr>
          <w:rFonts w:ascii="Times New Roman" w:eastAsia="Times New Roman" w:hAnsi="Times New Roman" w:cs="Times New Roman"/>
        </w:rPr>
      </w:pPr>
      <w:r w:rsidRPr="00685C79">
        <w:rPr>
          <w:rFonts w:ascii="Times New Roman" w:eastAsia="Times New Roman" w:hAnsi="Times New Roman" w:cs="Times New Roman"/>
          <w:b/>
        </w:rPr>
        <w:t>Imbalanced Datasets Preprocessing</w:t>
      </w:r>
    </w:p>
    <w:p w14:paraId="75CAEED3" w14:textId="61AC391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6C327295" w:rsidR="00385B90" w:rsidRPr="00385B90" w:rsidRDefault="00000000" w:rsidP="00385B90">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1)</m:t>
              </m:r>
            </m:e>
          </m:eqArr>
        </m:oMath>
      </m:oMathPara>
    </w:p>
    <w:p w14:paraId="2C4A3C7D" w14:textId="2B4A08D6" w:rsidR="0038410C" w:rsidRDefault="0038410C" w:rsidP="00CD311F">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3BC14F0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4B6B45">
        <w:rPr>
          <w:rFonts w:ascii="Times New Roman" w:eastAsia="Times New Roman" w:hAnsi="Times New Roman" w:cs="Times New Roman"/>
          <w:sz w:val="20"/>
          <w:szCs w:val="20"/>
        </w:rPr>
        <w:instrText xml:space="preserve"> ADDIN ZOTERO_ITEM CSL_CITATION {"citationID":"AjuO70a4","properties":{"formattedCitation":"[10]","plainCitation":"[10]","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sz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t is assumed that the stress levels will be high during </w:t>
      </w:r>
      <w:r>
        <w:rPr>
          <w:rFonts w:ascii="Times New Roman" w:eastAsia="Times New Roman" w:hAnsi="Times New Roman" w:cs="Times New Roman"/>
          <w:sz w:val="20"/>
          <w:szCs w:val="20"/>
        </w:rPr>
        <w:t>city driving, medium during highway driving and low during rest periods.</w:t>
      </w:r>
    </w:p>
    <w:p w14:paraId="6C1AA02B" w14:textId="028BEEFC" w:rsidR="00E50477" w:rsidRDefault="0038410C" w:rsidP="004035B1">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ADE8EC1"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 proportional to its frequency in the dataset, resulting in higher weights being assigned to the minority classes.</w:t>
      </w:r>
    </w:p>
    <w:p w14:paraId="30ADDD0B" w14:textId="0E960C7E"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6A01DF11" w:rsidR="0038410C" w:rsidRDefault="00000000" w:rsidP="001A0451">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CD311F">
      <w:pPr>
        <w:spacing w:before="240" w:after="240"/>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1559F5A4"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6BCADE9A" w14:textId="77777777" w:rsidR="005925B1" w:rsidRPr="005925B1" w:rsidRDefault="00200676" w:rsidP="005925B1">
      <w:pPr>
        <w:spacing w:before="240" w:after="240"/>
        <w:ind w:firstLine="360"/>
        <w:jc w:val="both"/>
        <w:rPr>
          <w:rFonts w:ascii="Times New Roman" w:hAnsi="Times New Roman" w:cs="Times New Roman"/>
          <w:sz w:val="20"/>
          <w:szCs w:val="20"/>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summarized in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496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p>
    <w:p w14:paraId="468DAAFD" w14:textId="77777777" w:rsidR="005925B1" w:rsidRPr="005925B1" w:rsidRDefault="005925B1" w:rsidP="005925B1">
      <w:pPr>
        <w:spacing w:before="240" w:after="240"/>
        <w:ind w:firstLine="360"/>
        <w:jc w:val="both"/>
        <w:rPr>
          <w:rFonts w:ascii="Times New Roman" w:hAnsi="Times New Roman" w:cs="Times New Roman"/>
          <w:sz w:val="20"/>
          <w:szCs w:val="20"/>
        </w:rPr>
      </w:pPr>
      <w:r w:rsidRPr="005925B1">
        <w:rPr>
          <w:rFonts w:ascii="Times New Roman" w:hAnsi="Times New Roman" w:cs="Times New Roman"/>
          <w:sz w:val="20"/>
          <w:szCs w:val="20"/>
        </w:rPr>
        <w:t>Table</w:t>
      </w:r>
      <w:r w:rsidRPr="005925B1">
        <w:rPr>
          <w:rFonts w:ascii="Times New Roman" w:hAnsi="Times New Roman" w:cs="Times New Roman"/>
          <w:noProof/>
          <w:sz w:val="20"/>
          <w:szCs w:val="20"/>
        </w:rPr>
        <w:t xml:space="preserve"> </w:t>
      </w:r>
      <w:r>
        <w:rPr>
          <w:rFonts w:ascii="Times New Roman" w:hAnsi="Times New Roman" w:cs="Times New Roman"/>
          <w:i/>
          <w:iCs/>
          <w:noProof/>
        </w:rPr>
        <w:t>1</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xml:space="preserve">, for the </w:t>
      </w:r>
      <w:proofErr w:type="spellStart"/>
      <w:r w:rsidR="00004C5B" w:rsidRPr="007C6E90">
        <w:rPr>
          <w:rFonts w:ascii="Times New Roman" w:eastAsia="Times New Roman" w:hAnsi="Times New Roman" w:cs="Times New Roman"/>
          <w:color w:val="000000"/>
          <w:kern w:val="0"/>
          <w:sz w:val="20"/>
          <w:szCs w:val="20"/>
          <w14:ligatures w14:val="none"/>
        </w:rPr>
        <w:t>AffectiveROAD</w:t>
      </w:r>
      <w:proofErr w:type="spellEnd"/>
      <w:r w:rsidR="00004C5B" w:rsidRPr="007C6E90">
        <w:rPr>
          <w:rFonts w:ascii="Times New Roman" w:eastAsia="Times New Roman" w:hAnsi="Times New Roman" w:cs="Times New Roman"/>
          <w:color w:val="000000"/>
          <w:kern w:val="0"/>
          <w:sz w:val="20"/>
          <w:szCs w:val="20"/>
          <w14:ligatures w14:val="none"/>
        </w:rPr>
        <w:t xml:space="preserve"> dataset and</w:t>
      </w:r>
      <w:r w:rsidR="00F6530F" w:rsidRPr="007C6E90">
        <w:rPr>
          <w:rFonts w:ascii="Times New Roman" w:eastAsia="Times New Roman" w:hAnsi="Times New Roman" w:cs="Times New Roman"/>
          <w:color w:val="000000"/>
          <w:kern w:val="0"/>
          <w:sz w:val="20"/>
          <w:szCs w:val="20"/>
          <w14:ligatures w14:val="none"/>
        </w:rPr>
        <w:t xml:space="preserve">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501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p>
    <w:p w14:paraId="2C4E357A" w14:textId="5771269C" w:rsidR="00200676" w:rsidRPr="007C6E90" w:rsidRDefault="005925B1" w:rsidP="0085580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5925B1">
        <w:rPr>
          <w:rFonts w:ascii="Times New Roman" w:hAnsi="Times New Roman" w:cs="Times New Roman"/>
          <w:sz w:val="20"/>
          <w:szCs w:val="20"/>
        </w:rPr>
        <w:t>Table</w:t>
      </w:r>
      <w:r w:rsidRPr="005925B1">
        <w:rPr>
          <w:rFonts w:ascii="Times New Roman" w:hAnsi="Times New Roman" w:cs="Times New Roman"/>
          <w:noProof/>
          <w:sz w:val="20"/>
          <w:szCs w:val="20"/>
        </w:rPr>
        <w:t xml:space="preserve"> </w:t>
      </w:r>
      <w:r>
        <w:rPr>
          <w:rFonts w:ascii="Times New Roman" w:hAnsi="Times New Roman" w:cs="Times New Roman"/>
          <w:i/>
          <w:iCs/>
          <w:noProof/>
        </w:rPr>
        <w:t>2</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xml:space="preserve"> for the WESAD dataset.</w:t>
      </w:r>
    </w:p>
    <w:p w14:paraId="78725515" w14:textId="3795650B" w:rsidR="006F423F" w:rsidRDefault="006F423F"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To maintain result consistency across multiple runs and to account for potential sources of variability, we fixed a constant seed value, thus mitigating the effects of dataset split randomness and other factors. </w:t>
      </w:r>
      <w:r w:rsidR="008944DB">
        <w:rPr>
          <w:rFonts w:ascii="Times New Roman" w:eastAsia="Times New Roman" w:hAnsi="Times New Roman" w:cs="Times New Roman"/>
          <w:color w:val="000000"/>
          <w:kern w:val="0"/>
          <w:sz w:val="20"/>
          <w:szCs w:val="20"/>
          <w14:ligatures w14:val="none"/>
        </w:rPr>
        <w:t>For the initial results, t</w:t>
      </w:r>
      <w:r w:rsidRPr="006F423F">
        <w:rPr>
          <w:rFonts w:ascii="Times New Roman" w:eastAsia="Times New Roman" w:hAnsi="Times New Roman" w:cs="Times New Roman"/>
          <w:color w:val="000000"/>
          <w:kern w:val="0"/>
          <w:sz w:val="20"/>
          <w:szCs w:val="20"/>
          <w14:ligatures w14:val="none"/>
        </w:rPr>
        <w:t xml:space="preserve">he data was randomly divided </w:t>
      </w:r>
      <w:r w:rsidRPr="006F423F">
        <w:rPr>
          <w:rFonts w:ascii="Times New Roman" w:eastAsia="Times New Roman" w:hAnsi="Times New Roman" w:cs="Times New Roman"/>
          <w:color w:val="000000"/>
          <w:kern w:val="0"/>
          <w:sz w:val="20"/>
          <w:szCs w:val="20"/>
          <w14:ligatures w14:val="none"/>
        </w:rPr>
        <w:lastRenderedPageBreak/>
        <w:t>into training and validation sets, with 80% allocated for training and the remaining 20% for validation.</w:t>
      </w:r>
    </w:p>
    <w:p w14:paraId="553703D5" w14:textId="2E030FDA" w:rsidR="006F423F" w:rsidRPr="00BB2BCB" w:rsidRDefault="009D0864" w:rsidP="009D0864">
      <w:pPr>
        <w:ind w:firstLine="360"/>
        <w:rPr>
          <w:rFonts w:ascii="Times New Roman" w:hAnsi="Times New Roman" w:cs="Times New Roman"/>
          <w:sz w:val="20"/>
          <w:szCs w:val="20"/>
        </w:rPr>
      </w:pPr>
      <w:r>
        <w:rPr>
          <w:rFonts w:ascii="Times New Roman" w:hAnsi="Times New Roman" w:cs="Times New Roman"/>
          <w:sz w:val="20"/>
          <w:szCs w:val="20"/>
        </w:rPr>
        <w:t>Based on the results, w</w:t>
      </w:r>
      <w:r w:rsidR="008944DB" w:rsidRPr="00BB2BCB">
        <w:rPr>
          <w:rFonts w:ascii="Times New Roman" w:hAnsi="Times New Roman" w:cs="Times New Roman"/>
          <w:sz w:val="20"/>
          <w:szCs w:val="20"/>
        </w:rPr>
        <w:t xml:space="preserve">e </w:t>
      </w:r>
      <w:r>
        <w:rPr>
          <w:rFonts w:ascii="Times New Roman" w:hAnsi="Times New Roman" w:cs="Times New Roman"/>
          <w:sz w:val="20"/>
          <w:szCs w:val="20"/>
        </w:rPr>
        <w:t>selected a</w:t>
      </w:r>
      <w:r w:rsidR="008944DB" w:rsidRPr="00BB2BCB">
        <w:rPr>
          <w:rFonts w:ascii="Times New Roman" w:hAnsi="Times New Roman" w:cs="Times New Roman"/>
          <w:sz w:val="20"/>
          <w:szCs w:val="20"/>
        </w:rPr>
        <w:t xml:space="preserve"> window size</w:t>
      </w:r>
      <w:r>
        <w:rPr>
          <w:rFonts w:ascii="Times New Roman" w:hAnsi="Times New Roman" w:cs="Times New Roman"/>
          <w:sz w:val="20"/>
          <w:szCs w:val="20"/>
        </w:rPr>
        <w:t xml:space="preserve"> of </w:t>
      </w:r>
      <w:r w:rsidR="008944DB" w:rsidRPr="00BB2BCB">
        <w:rPr>
          <w:rFonts w:ascii="Times New Roman" w:hAnsi="Times New Roman" w:cs="Times New Roman"/>
          <w:sz w:val="20"/>
          <w:szCs w:val="20"/>
        </w:rPr>
        <w:t>X</w:t>
      </w:r>
      <w:r w:rsidR="0020608A" w:rsidRPr="00BB2BCB">
        <w:rPr>
          <w:rFonts w:ascii="Times New Roman" w:hAnsi="Times New Roman" w:cs="Times New Roman"/>
          <w:sz w:val="20"/>
          <w:szCs w:val="20"/>
        </w:rPr>
        <w:t xml:space="preserve"> </w:t>
      </w:r>
      <w:r>
        <w:rPr>
          <w:rFonts w:ascii="Times New Roman" w:hAnsi="Times New Roman" w:cs="Times New Roman"/>
          <w:sz w:val="20"/>
          <w:szCs w:val="20"/>
        </w:rPr>
        <w:t xml:space="preserve">seconds </w:t>
      </w:r>
      <w:r w:rsidR="0020608A" w:rsidRPr="00BB2BCB">
        <w:rPr>
          <w:rFonts w:ascii="Times New Roman" w:hAnsi="Times New Roman" w:cs="Times New Roman"/>
          <w:sz w:val="20"/>
          <w:szCs w:val="20"/>
        </w:rPr>
        <w:t xml:space="preserve">and </w:t>
      </w:r>
      <w:r>
        <w:rPr>
          <w:rFonts w:ascii="Times New Roman" w:hAnsi="Times New Roman" w:cs="Times New Roman"/>
          <w:sz w:val="20"/>
          <w:szCs w:val="20"/>
        </w:rPr>
        <w:t xml:space="preserve">analyzed the impact of </w:t>
      </w:r>
      <w:r w:rsidR="00F756D7" w:rsidRPr="00BB2BCB">
        <w:rPr>
          <w:rFonts w:ascii="Times New Roman" w:hAnsi="Times New Roman" w:cs="Times New Roman"/>
          <w:sz w:val="20"/>
          <w:szCs w:val="20"/>
        </w:rPr>
        <w:t xml:space="preserve">changing the overlap ratio </w:t>
      </w:r>
      <w:r w:rsidR="008152F1">
        <w:rPr>
          <w:rFonts w:ascii="Times New Roman" w:hAnsi="Times New Roman" w:cs="Times New Roman"/>
          <w:sz w:val="20"/>
          <w:szCs w:val="20"/>
        </w:rPr>
        <w:t>on</w:t>
      </w:r>
      <w:r w:rsidR="00F756D7" w:rsidRPr="00BB2BCB">
        <w:rPr>
          <w:rFonts w:ascii="Times New Roman" w:hAnsi="Times New Roman" w:cs="Times New Roman"/>
          <w:sz w:val="20"/>
          <w:szCs w:val="20"/>
        </w:rPr>
        <w:t xml:space="preserve"> the results. Specifically, we </w:t>
      </w:r>
      <w:r w:rsidR="005C4C6B">
        <w:rPr>
          <w:rFonts w:ascii="Times New Roman" w:hAnsi="Times New Roman" w:cs="Times New Roman"/>
          <w:sz w:val="20"/>
          <w:szCs w:val="20"/>
        </w:rPr>
        <w:t>examined</w:t>
      </w:r>
      <w:r w:rsidR="00F756D7" w:rsidRPr="00BB2BCB">
        <w:rPr>
          <w:rFonts w:ascii="Times New Roman" w:hAnsi="Times New Roman" w:cs="Times New Roman"/>
          <w:sz w:val="20"/>
          <w:szCs w:val="20"/>
        </w:rPr>
        <w:t xml:space="preserve"> overlap ratios of 50%, 75% and 87.5%</w:t>
      </w:r>
      <w:r w:rsidR="00DE3262">
        <w:rPr>
          <w:rFonts w:ascii="Times New Roman" w:hAnsi="Times New Roman" w:cs="Times New Roman"/>
          <w:sz w:val="20"/>
          <w:szCs w:val="20"/>
        </w:rPr>
        <w:t xml:space="preserve"> We 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 X and X,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78A8D1FB" w:rsidR="006F423F" w:rsidRPr="006F423F" w:rsidRDefault="006F423F" w:rsidP="007C6E90">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DF107F">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7]","plainCitation":"[7]","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DF107F" w:rsidRPr="00DF107F">
        <w:rPr>
          <w:rFonts w:ascii="Times New Roman" w:hAnsi="Times New Roman" w:cs="Times New Roman"/>
          <w:sz w:val="20"/>
        </w:rPr>
        <w:t>[7]</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CD311F">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tends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4CA4E57B" w:rsidR="0070638C" w:rsidRDefault="006F423F" w:rsidP="00B73C9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Table X. As evident, the models demonstrate decreased performance when provided with less information. Interestingly, the utilization of data from the left wrist provides better results compared to the right wrist.</w:t>
      </w:r>
    </w:p>
    <w:p w14:paraId="0B364F8A" w14:textId="7B7A36A8" w:rsidR="00685C79" w:rsidRPr="00685C79" w:rsidRDefault="00685C79" w:rsidP="00685C79">
      <w:pPr>
        <w:spacing w:before="240" w:after="240" w:line="240" w:lineRule="auto"/>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b/>
      </w:r>
    </w:p>
    <w:p w14:paraId="2089BEED" w14:textId="4A83819C" w:rsidR="00213922" w:rsidRDefault="00213922" w:rsidP="00292E40">
      <w:pPr>
        <w:spacing w:before="240" w:after="240" w:line="240" w:lineRule="auto"/>
        <w:jc w:val="both"/>
        <w:rPr>
          <w:rFonts w:ascii="Times New Roman" w:eastAsia="Times New Roman" w:hAnsi="Times New Roman" w:cs="Times New Roman"/>
          <w:color w:val="000000"/>
          <w:kern w:val="0"/>
          <w:sz w:val="20"/>
          <w:szCs w:val="20"/>
          <w14:ligatures w14:val="none"/>
        </w:rPr>
        <w:sectPr w:rsidR="00213922" w:rsidSect="008C2866">
          <w:type w:val="continuous"/>
          <w:pgSz w:w="12240" w:h="15840"/>
          <w:pgMar w:top="1440" w:right="1440" w:bottom="1440" w:left="1440" w:header="720" w:footer="720" w:gutter="0"/>
          <w:cols w:num="2" w:space="720"/>
          <w:docGrid w:linePitch="360"/>
        </w:sectPr>
      </w:pPr>
    </w:p>
    <w:p w14:paraId="5E7209F7" w14:textId="77777777" w:rsidR="00B73C97" w:rsidRDefault="00B73C97" w:rsidP="00D16858">
      <w:pPr>
        <w:pStyle w:val="Caption"/>
        <w:keepNext/>
        <w:rPr>
          <w:rFonts w:ascii="Times New Roman" w:hAnsi="Times New Roman" w:cs="Times New Roman"/>
          <w:i w:val="0"/>
          <w:iCs w:val="0"/>
          <w:color w:val="auto"/>
        </w:rPr>
      </w:pPr>
      <w:bookmarkStart w:id="13" w:name="_Ref149158496"/>
    </w:p>
    <w:p w14:paraId="0C9A6D7A" w14:textId="7B9EA713" w:rsidR="00D16858" w:rsidRPr="009F4BF4" w:rsidRDefault="00D16858" w:rsidP="00D16858">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5925B1">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3"/>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pPr w:leftFromText="180" w:rightFromText="180" w:vertAnchor="text" w:horzAnchor="margin" w:tblpXSpec="center" w:tblpY="170"/>
        <w:tblW w:w="10445" w:type="dxa"/>
        <w:tblCellMar>
          <w:left w:w="0" w:type="dxa"/>
          <w:right w:w="0" w:type="dxa"/>
        </w:tblCellMar>
        <w:tblLook w:val="04A0" w:firstRow="1" w:lastRow="0" w:firstColumn="1" w:lastColumn="0" w:noHBand="0" w:noVBand="1"/>
      </w:tblPr>
      <w:tblGrid>
        <w:gridCol w:w="1805"/>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1A0451">
        <w:trPr>
          <w:trHeight w:val="315"/>
        </w:trPr>
        <w:tc>
          <w:tcPr>
            <w:tcW w:w="1805"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944DB">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944DB">
        <w:trPr>
          <w:trHeight w:val="315"/>
        </w:trPr>
        <w:tc>
          <w:tcPr>
            <w:tcW w:w="1805"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944DB">
        <w:trPr>
          <w:trHeight w:val="315"/>
        </w:trPr>
        <w:tc>
          <w:tcPr>
            <w:tcW w:w="180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AB661A">
      <w:pPr>
        <w:pStyle w:val="Caption"/>
        <w:keepNext/>
        <w:rPr>
          <w:rFonts w:ascii="Times New Roman" w:hAnsi="Times New Roman" w:cs="Times New Roman"/>
          <w:b/>
          <w:bCs/>
          <w:color w:val="auto"/>
        </w:rPr>
      </w:pPr>
      <w:bookmarkStart w:id="14" w:name="_Ref149158501"/>
    </w:p>
    <w:p w14:paraId="36C60B2B" w14:textId="0AF68249" w:rsidR="00AB661A" w:rsidRPr="009F4BF4" w:rsidRDefault="00AB661A" w:rsidP="00AB661A">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5925B1">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4"/>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pPr w:leftFromText="180" w:rightFromText="180" w:vertAnchor="text" w:horzAnchor="margin" w:tblpXSpec="center" w:tblpY="30"/>
        <w:tblW w:w="10432" w:type="dxa"/>
        <w:tblCellMar>
          <w:left w:w="0" w:type="dxa"/>
          <w:right w:w="0" w:type="dxa"/>
        </w:tblCellMar>
        <w:tblLook w:val="04A0" w:firstRow="1" w:lastRow="0" w:firstColumn="1" w:lastColumn="0" w:noHBand="0" w:noVBand="1"/>
      </w:tblPr>
      <w:tblGrid>
        <w:gridCol w:w="1792"/>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F27623">
        <w:trPr>
          <w:trHeight w:val="315"/>
        </w:trPr>
        <w:tc>
          <w:tcPr>
            <w:tcW w:w="1792"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944DB">
        <w:trPr>
          <w:trHeight w:val="315"/>
        </w:trPr>
        <w:tc>
          <w:tcPr>
            <w:tcW w:w="1792"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lastRenderedPageBreak/>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944DB">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FA23FE">
      <w:pPr>
        <w:rPr>
          <w:rFonts w:ascii="Times New Roman" w:eastAsia="Times New Roman" w:hAnsi="Times New Roman" w:cs="Times New Roman"/>
          <w:b/>
          <w:bCs/>
          <w:color w:val="000000"/>
          <w:kern w:val="0"/>
          <w:sz w:val="24"/>
          <w:szCs w:val="24"/>
          <w14:ligatures w14:val="none"/>
        </w:rPr>
        <w:sectPr w:rsidR="00213922" w:rsidSect="00213922">
          <w:type w:val="continuous"/>
          <w:pgSz w:w="12240" w:h="15840"/>
          <w:pgMar w:top="1440" w:right="1440" w:bottom="1440" w:left="1440" w:header="720" w:footer="720" w:gutter="0"/>
          <w:cols w:space="720"/>
          <w:docGrid w:linePitch="360"/>
        </w:sectPr>
      </w:pPr>
    </w:p>
    <w:p w14:paraId="0B40B510" w14:textId="77777777" w:rsidR="00B73C97" w:rsidRDefault="00B73C97" w:rsidP="00B73C97">
      <w:pPr>
        <w:spacing w:before="240" w:after="240" w:line="240" w:lineRule="auto"/>
        <w:jc w:val="both"/>
        <w:rPr>
          <w:rFonts w:ascii="Times New Roman" w:eastAsia="Times New Roman" w:hAnsi="Times New Roman" w:cs="Times New Roman"/>
          <w:b/>
          <w:bCs/>
          <w:color w:val="000000"/>
          <w:kern w:val="0"/>
          <w14:ligatures w14:val="none"/>
        </w:rPr>
      </w:pPr>
      <w:r w:rsidRPr="00685C79">
        <w:rPr>
          <w:rFonts w:ascii="Times New Roman" w:eastAsia="Times New Roman" w:hAnsi="Times New Roman" w:cs="Times New Roman"/>
          <w:b/>
          <w:bCs/>
          <w:color w:val="000000"/>
          <w:kern w:val="0"/>
          <w14:ligatures w14:val="none"/>
        </w:rPr>
        <w:t>Compa</w:t>
      </w:r>
      <w:r>
        <w:rPr>
          <w:rFonts w:ascii="Times New Roman" w:eastAsia="Times New Roman" w:hAnsi="Times New Roman" w:cs="Times New Roman"/>
          <w:b/>
          <w:bCs/>
          <w:color w:val="000000"/>
          <w:kern w:val="0"/>
          <w14:ligatures w14:val="none"/>
        </w:rPr>
        <w:t>rative Evaluation</w:t>
      </w:r>
    </w:p>
    <w:p w14:paraId="4C6ED08C" w14:textId="5AE85909" w:rsidR="00B73C97" w:rsidRDefault="00B73C97"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prior works, specifically considering the achieved accuracies. Although various approaches have been utilized for </w:t>
      </w:r>
      <w:proofErr w:type="gramStart"/>
      <w:r>
        <w:rPr>
          <w:rFonts w:ascii="Times New Roman" w:eastAsia="Times New Roman" w:hAnsi="Times New Roman" w:cs="Times New Roman"/>
          <w:color w:val="000000"/>
          <w:kern w:val="0"/>
          <w:sz w:val="20"/>
          <w:szCs w:val="20"/>
          <w14:ligatures w14:val="none"/>
        </w:rPr>
        <w:t>both of these</w:t>
      </w:r>
      <w:proofErr w:type="gramEnd"/>
      <w:r>
        <w:rPr>
          <w:rFonts w:ascii="Times New Roman" w:eastAsia="Times New Roman" w:hAnsi="Times New Roman" w:cs="Times New Roman"/>
          <w:color w:val="000000"/>
          <w:kern w:val="0"/>
          <w:sz w:val="20"/>
          <w:szCs w:val="20"/>
          <w14:ligatures w14:val="none"/>
        </w:rPr>
        <w:t xml:space="preserve"> datasets, our primary focus was on the ones utilizing Deep Neural Networks or exclusively relying on the BVP signal.</w:t>
      </w:r>
    </w:p>
    <w:p w14:paraId="2C83AB4F" w14:textId="65618F0F" w:rsidR="007B639B" w:rsidRDefault="0031629E"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or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FF5DA9">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1]","plainCitation":"[11]","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FF5DA9" w:rsidRPr="00FF5DA9">
        <w:rPr>
          <w:rFonts w:ascii="Times New Roman" w:hAnsi="Times New Roman" w:cs="Times New Roman"/>
          <w:sz w:val="20"/>
        </w:rPr>
        <w:t>[11]</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2137AD">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2]","plainCitation":"[12]","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2137AD" w:rsidRPr="002137AD">
        <w:rPr>
          <w:rFonts w:ascii="Times New Roman" w:hAnsi="Times New Roman" w:cs="Times New Roman"/>
          <w:sz w:val="20"/>
        </w:rPr>
        <w:t>[12]</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7B99669F" w:rsidR="00B73C97" w:rsidRDefault="00176C00" w:rsidP="00BA05D5">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4B4E10">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3]","plainCitation":"[13]","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4B4E10" w:rsidRPr="004B4E10">
        <w:rPr>
          <w:rFonts w:ascii="Times New Roman" w:hAnsi="Times New Roman" w:cs="Times New Roman"/>
          <w:sz w:val="20"/>
        </w:rPr>
        <w:t>[13]</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53085256" w:rsidR="006301B7" w:rsidRDefault="00124181" w:rsidP="00EF0B46">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2A7D37">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4]","plainCitation":"[14]","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2A7D37" w:rsidRPr="002A7D37">
        <w:rPr>
          <w:rFonts w:ascii="Times New Roman" w:hAnsi="Times New Roman" w:cs="Times New Roman"/>
          <w:sz w:val="20"/>
        </w:rPr>
        <w:t>[14]</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7183BDD0" w:rsidR="00DD22CB" w:rsidRDefault="00D22B66"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A01FB6">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5]","plainCitation":"[15]","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A01FB6" w:rsidRPr="00A01FB6">
        <w:rPr>
          <w:rFonts w:ascii="Times New Roman" w:hAnsi="Times New Roman" w:cs="Times New Roman"/>
          <w:sz w:val="20"/>
        </w:rPr>
        <w:t>[15]</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xml:space="preserve">. The findings indicate that longer window sizes (up to 120 seconds) result in </w:t>
      </w:r>
      <w:r w:rsidR="004A30BD">
        <w:rPr>
          <w:rFonts w:ascii="Times New Roman" w:eastAsia="Times New Roman" w:hAnsi="Times New Roman" w:cs="Times New Roman"/>
          <w:color w:val="000000"/>
          <w:kern w:val="0"/>
          <w:sz w:val="20"/>
          <w:szCs w:val="20"/>
          <w14:ligatures w14:val="none"/>
        </w:rPr>
        <w:t>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59057E52" w14:textId="3ECD5820" w:rsidR="00E3497B" w:rsidRDefault="00E3497B"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able X </w:t>
      </w:r>
      <w:r w:rsidR="00773FEB">
        <w:rPr>
          <w:rFonts w:ascii="Times New Roman" w:eastAsia="Times New Roman" w:hAnsi="Times New Roman" w:cs="Times New Roman"/>
          <w:color w:val="000000"/>
          <w:kern w:val="0"/>
          <w:sz w:val="20"/>
          <w:szCs w:val="20"/>
          <w14:ligatures w14:val="none"/>
        </w:rPr>
        <w:t>provides a summary of the accuracies attained through the previously mentioned methods, alongside our own results.</w:t>
      </w:r>
    </w:p>
    <w:p w14:paraId="20125196" w14:textId="787CF42A" w:rsidR="00773FEB" w:rsidRDefault="009F57A5"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Moving on to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w:t>
      </w:r>
      <w:r w:rsidR="00E70EDC">
        <w:rPr>
          <w:rFonts w:ascii="Times New Roman" w:eastAsia="Times New Roman" w:hAnsi="Times New Roman" w:cs="Times New Roman"/>
          <w:color w:val="000000"/>
          <w:kern w:val="0"/>
          <w:sz w:val="20"/>
          <w:szCs w:val="20"/>
          <w14:ligatures w14:val="none"/>
        </w:rPr>
        <w:t xml:space="preserve"> the Deep Learning architecture </w:t>
      </w:r>
      <w:r w:rsidR="00772896">
        <w:rPr>
          <w:rFonts w:ascii="Times New Roman" w:eastAsia="Times New Roman" w:hAnsi="Times New Roman" w:cs="Times New Roman"/>
          <w:color w:val="000000"/>
          <w:kern w:val="0"/>
          <w:sz w:val="20"/>
          <w:szCs w:val="20"/>
          <w14:ligatures w14:val="none"/>
        </w:rPr>
        <w:t>e</w:t>
      </w:r>
      <w:r w:rsidR="00820BF3">
        <w:rPr>
          <w:rFonts w:ascii="Times New Roman" w:eastAsia="Times New Roman" w:hAnsi="Times New Roman" w:cs="Times New Roman"/>
          <w:color w:val="000000"/>
          <w:kern w:val="0"/>
          <w:sz w:val="20"/>
          <w:szCs w:val="20"/>
          <w14:ligatures w14:val="none"/>
        </w:rPr>
        <w:t>mployed</w:t>
      </w:r>
      <w:r w:rsidR="00E70EDC">
        <w:rPr>
          <w:rFonts w:ascii="Times New Roman" w:eastAsia="Times New Roman" w:hAnsi="Times New Roman" w:cs="Times New Roman"/>
          <w:color w:val="000000"/>
          <w:kern w:val="0"/>
          <w:sz w:val="20"/>
          <w:szCs w:val="20"/>
          <w14:ligatures w14:val="none"/>
        </w:rPr>
        <w:t xml:space="preserve"> in </w:t>
      </w:r>
      <w:r w:rsidR="001A1AC3">
        <w:rPr>
          <w:rFonts w:ascii="Times New Roman" w:eastAsia="Times New Roman" w:hAnsi="Times New Roman" w:cs="Times New Roman"/>
          <w:color w:val="000000"/>
          <w:kern w:val="0"/>
          <w:sz w:val="20"/>
          <w:szCs w:val="20"/>
          <w14:ligatures w14:val="none"/>
        </w:rPr>
        <w:fldChar w:fldCharType="begin"/>
      </w:r>
      <w:r w:rsidR="001A1AC3">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6]","plainCitation":"[16]","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1A1AC3">
        <w:rPr>
          <w:rFonts w:ascii="Times New Roman" w:eastAsia="Times New Roman" w:hAnsi="Times New Roman" w:cs="Times New Roman"/>
          <w:color w:val="000000"/>
          <w:kern w:val="0"/>
          <w:sz w:val="20"/>
          <w:szCs w:val="20"/>
          <w14:ligatures w14:val="none"/>
        </w:rPr>
        <w:fldChar w:fldCharType="separate"/>
      </w:r>
      <w:r w:rsidR="001A1AC3" w:rsidRPr="001A1AC3">
        <w:rPr>
          <w:rFonts w:ascii="Times New Roman" w:hAnsi="Times New Roman" w:cs="Times New Roman"/>
          <w:sz w:val="20"/>
        </w:rPr>
        <w:t>[16]</w:t>
      </w:r>
      <w:r w:rsidR="001A1AC3">
        <w:rPr>
          <w:rFonts w:ascii="Times New Roman" w:eastAsia="Times New Roman" w:hAnsi="Times New Roman" w:cs="Times New Roman"/>
          <w:color w:val="000000"/>
          <w:kern w:val="0"/>
          <w:sz w:val="20"/>
          <w:szCs w:val="20"/>
          <w14:ligatures w14:val="none"/>
        </w:rPr>
        <w:fldChar w:fldCharType="end"/>
      </w:r>
      <w:r w:rsidR="00820BF3">
        <w:rPr>
          <w:rFonts w:ascii="Times New Roman" w:eastAsia="Times New Roman" w:hAnsi="Times New Roman" w:cs="Times New Roman"/>
          <w:color w:val="000000"/>
          <w:kern w:val="0"/>
          <w:sz w:val="20"/>
          <w:szCs w:val="20"/>
          <w14:ligatures w14:val="none"/>
        </w:rPr>
        <w:t xml:space="preserve"> consist of four </w:t>
      </w:r>
      <w:r w:rsidR="00182813">
        <w:rPr>
          <w:rFonts w:ascii="Times New Roman" w:eastAsia="Times New Roman" w:hAnsi="Times New Roman" w:cs="Times New Roman"/>
          <w:color w:val="000000"/>
          <w:kern w:val="0"/>
          <w:sz w:val="20"/>
          <w:szCs w:val="20"/>
          <w14:ligatures w14:val="none"/>
        </w:rPr>
        <w:t xml:space="preserve">convolution layers with </w:t>
      </w:r>
      <w:r w:rsidR="00820BF3">
        <w:rPr>
          <w:rFonts w:ascii="Times New Roman" w:eastAsia="Times New Roman" w:hAnsi="Times New Roman" w:cs="Times New Roman"/>
          <w:color w:val="000000"/>
          <w:kern w:val="0"/>
          <w:sz w:val="20"/>
          <w:szCs w:val="20"/>
          <w14:ligatures w14:val="none"/>
        </w:rPr>
        <w:t>varying numbers of filters (</w:t>
      </w:r>
      <w:r w:rsidR="00182813">
        <w:rPr>
          <w:rFonts w:ascii="Times New Roman" w:eastAsia="Times New Roman" w:hAnsi="Times New Roman" w:cs="Times New Roman"/>
          <w:color w:val="000000"/>
          <w:kern w:val="0"/>
          <w:sz w:val="20"/>
          <w:szCs w:val="20"/>
          <w14:ligatures w14:val="none"/>
        </w:rPr>
        <w:t>8, 32, 64, and 128</w:t>
      </w:r>
      <w:r w:rsidR="00820BF3">
        <w:rPr>
          <w:rFonts w:ascii="Times New Roman" w:eastAsia="Times New Roman" w:hAnsi="Times New Roman" w:cs="Times New Roman"/>
          <w:color w:val="000000"/>
          <w:kern w:val="0"/>
          <w:sz w:val="20"/>
          <w:szCs w:val="20"/>
          <w14:ligatures w14:val="none"/>
        </w:rPr>
        <w:t>)</w:t>
      </w:r>
      <w:r w:rsidR="00182813">
        <w:rPr>
          <w:rFonts w:ascii="Times New Roman" w:eastAsia="Times New Roman" w:hAnsi="Times New Roman" w:cs="Times New Roman"/>
          <w:color w:val="000000"/>
          <w:kern w:val="0"/>
          <w:sz w:val="20"/>
          <w:szCs w:val="20"/>
          <w14:ligatures w14:val="none"/>
        </w:rPr>
        <w:t xml:space="preserve"> followed by a Global Average Pooling layer and a FC layer. The results were further enhanced by </w:t>
      </w:r>
      <w:r w:rsidR="009C515C">
        <w:rPr>
          <w:rFonts w:ascii="Times New Roman" w:eastAsia="Times New Roman" w:hAnsi="Times New Roman" w:cs="Times New Roman"/>
          <w:color w:val="000000"/>
          <w:kern w:val="0"/>
          <w:sz w:val="20"/>
          <w:szCs w:val="20"/>
          <w14:ligatures w14:val="none"/>
        </w:rPr>
        <w:t xml:space="preserve">adding an LSTM layer after the FC layer. Here, all the E4 and </w:t>
      </w:r>
      <w:proofErr w:type="spellStart"/>
      <w:r w:rsidR="009C515C">
        <w:rPr>
          <w:rFonts w:ascii="Times New Roman" w:eastAsia="Times New Roman" w:hAnsi="Times New Roman" w:cs="Times New Roman"/>
          <w:color w:val="000000"/>
          <w:kern w:val="0"/>
          <w:sz w:val="20"/>
          <w:szCs w:val="20"/>
          <w14:ligatures w14:val="none"/>
        </w:rPr>
        <w:t>BioHarness</w:t>
      </w:r>
      <w:proofErr w:type="spellEnd"/>
      <w:r w:rsidR="009C515C">
        <w:rPr>
          <w:rFonts w:ascii="Times New Roman" w:eastAsia="Times New Roman" w:hAnsi="Times New Roman" w:cs="Times New Roman"/>
          <w:color w:val="000000"/>
          <w:kern w:val="0"/>
          <w:sz w:val="20"/>
          <w:szCs w:val="20"/>
          <w14:ligatures w14:val="none"/>
        </w:rPr>
        <w:t xml:space="preserve"> data was used.</w:t>
      </w:r>
    </w:p>
    <w:p w14:paraId="34F0786E" w14:textId="1FED2F02" w:rsidR="00710429" w:rsidRDefault="00E1041C" w:rsidP="009B4D31">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Evaluation for both regression and classification</w:t>
      </w:r>
      <w:r w:rsidR="00BA6A6C">
        <w:rPr>
          <w:rFonts w:ascii="Times New Roman" w:eastAsia="Times New Roman" w:hAnsi="Times New Roman" w:cs="Times New Roman"/>
          <w:color w:val="000000"/>
          <w:kern w:val="0"/>
          <w:sz w:val="20"/>
          <w:szCs w:val="20"/>
          <w14:ligatures w14:val="none"/>
        </w:rPr>
        <w:t xml:space="preserve"> was conducted in </w:t>
      </w:r>
      <w:r w:rsidR="00440959">
        <w:rPr>
          <w:rFonts w:ascii="Times New Roman" w:eastAsia="Times New Roman" w:hAnsi="Times New Roman" w:cs="Times New Roman"/>
          <w:color w:val="000000"/>
          <w:kern w:val="0"/>
          <w:sz w:val="20"/>
          <w:szCs w:val="20"/>
          <w14:ligatures w14:val="none"/>
        </w:rPr>
        <w:fldChar w:fldCharType="begin"/>
      </w:r>
      <w:r w:rsidR="00440959">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7]","plainCitation":"[17]","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sidR="00440959">
        <w:rPr>
          <w:rFonts w:ascii="Times New Roman" w:eastAsia="Times New Roman" w:hAnsi="Times New Roman" w:cs="Times New Roman"/>
          <w:color w:val="000000"/>
          <w:kern w:val="0"/>
          <w:sz w:val="20"/>
          <w:szCs w:val="20"/>
          <w14:ligatures w14:val="none"/>
        </w:rPr>
        <w:fldChar w:fldCharType="separate"/>
      </w:r>
      <w:r w:rsidR="00440959" w:rsidRPr="00440959">
        <w:rPr>
          <w:rFonts w:ascii="Times New Roman" w:hAnsi="Times New Roman" w:cs="Times New Roman"/>
          <w:sz w:val="20"/>
        </w:rPr>
        <w:t>[17]</w:t>
      </w:r>
      <w:r w:rsidR="00440959">
        <w:rPr>
          <w:rFonts w:ascii="Times New Roman" w:eastAsia="Times New Roman" w:hAnsi="Times New Roman" w:cs="Times New Roman"/>
          <w:color w:val="000000"/>
          <w:kern w:val="0"/>
          <w:sz w:val="20"/>
          <w:szCs w:val="20"/>
          <w14:ligatures w14:val="none"/>
        </w:rPr>
        <w:fldChar w:fldCharType="end"/>
      </w:r>
      <w:r w:rsidR="00BA6A6C">
        <w:rPr>
          <w:rFonts w:ascii="Times New Roman" w:eastAsia="Times New Roman" w:hAnsi="Times New Roman" w:cs="Times New Roman"/>
          <w:color w:val="000000"/>
          <w:kern w:val="0"/>
          <w:sz w:val="20"/>
          <w:szCs w:val="20"/>
          <w14:ligatures w14:val="none"/>
        </w:rPr>
        <w:t xml:space="preserve">. For the classification task, the data was </w:t>
      </w:r>
      <w:r w:rsidR="008C004A">
        <w:rPr>
          <w:rFonts w:ascii="Times New Roman" w:eastAsia="Times New Roman" w:hAnsi="Times New Roman" w:cs="Times New Roman"/>
          <w:color w:val="000000"/>
          <w:kern w:val="0"/>
          <w:sz w:val="20"/>
          <w:szCs w:val="20"/>
          <w14:ligatures w14:val="none"/>
        </w:rPr>
        <w:t>divided into two categories: baseline and driving state. Feature extraction was performed,</w:t>
      </w:r>
      <w:r w:rsidR="00904406">
        <w:rPr>
          <w:rFonts w:ascii="Times New Roman" w:eastAsia="Times New Roman" w:hAnsi="Times New Roman" w:cs="Times New Roman"/>
          <w:color w:val="000000"/>
          <w:kern w:val="0"/>
          <w:sz w:val="20"/>
          <w:szCs w:val="20"/>
          <w14:ligatures w14:val="none"/>
        </w:rPr>
        <w:t xml:space="preserve"> and the</w:t>
      </w:r>
      <w:r w:rsidR="007C2E52">
        <w:rPr>
          <w:rFonts w:ascii="Times New Roman" w:eastAsia="Times New Roman" w:hAnsi="Times New Roman" w:cs="Times New Roman"/>
          <w:color w:val="000000"/>
          <w:kern w:val="0"/>
          <w:sz w:val="20"/>
          <w:szCs w:val="20"/>
          <w14:ligatures w14:val="none"/>
        </w:rPr>
        <w:t xml:space="preserve"> Random Forest algorithm </w:t>
      </w:r>
      <w:r w:rsidR="00C12F68">
        <w:rPr>
          <w:rFonts w:ascii="Times New Roman" w:eastAsia="Times New Roman" w:hAnsi="Times New Roman" w:cs="Times New Roman"/>
          <w:color w:val="000000"/>
          <w:kern w:val="0"/>
          <w:sz w:val="20"/>
          <w:szCs w:val="20"/>
          <w14:ligatures w14:val="none"/>
        </w:rPr>
        <w:t>was utilized for the classification task.</w:t>
      </w:r>
    </w:p>
    <w:p w14:paraId="1AB1331D" w14:textId="5C45954C"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CD311F">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2E386ACD" w14:textId="77777777"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p>
    <w:p w14:paraId="69F655FB"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CD311F">
      <w:pPr>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7559CFC6" w14:textId="77777777" w:rsidR="00440959" w:rsidRPr="00440959" w:rsidRDefault="008C2866" w:rsidP="00440959">
      <w:pPr>
        <w:pStyle w:val="Bibliography"/>
        <w:rPr>
          <w:rFonts w:ascii="Times New Roman" w:hAnsi="Times New Roman" w:cs="Times New Roman"/>
          <w:sz w:val="20"/>
        </w:rPr>
      </w:pPr>
      <w:r>
        <w:rPr>
          <w:b/>
          <w:bCs/>
          <w:sz w:val="20"/>
          <w:szCs w:val="20"/>
          <w:lang w:val="en"/>
        </w:rPr>
        <w:fldChar w:fldCharType="begin"/>
      </w:r>
      <w:r>
        <w:rPr>
          <w:b/>
          <w:bCs/>
          <w:sz w:val="20"/>
          <w:szCs w:val="20"/>
          <w:lang w:val="en"/>
        </w:rPr>
        <w:instrText xml:space="preserve"> ADDIN ZOTERO_BIBL {"uncited":[],"omitted":[],"custom":[]} CSL_BIBLIOGRAPHY </w:instrText>
      </w:r>
      <w:r>
        <w:rPr>
          <w:b/>
          <w:bCs/>
          <w:sz w:val="20"/>
          <w:szCs w:val="20"/>
          <w:lang w:val="en"/>
        </w:rPr>
        <w:fldChar w:fldCharType="separate"/>
      </w:r>
      <w:r w:rsidR="00440959" w:rsidRPr="00440959">
        <w:rPr>
          <w:rFonts w:ascii="Times New Roman" w:hAnsi="Times New Roman" w:cs="Times New Roman"/>
          <w:sz w:val="20"/>
        </w:rPr>
        <w:t>[1]</w:t>
      </w:r>
      <w:r w:rsidR="00440959" w:rsidRPr="00440959">
        <w:rPr>
          <w:rFonts w:ascii="Times New Roman" w:hAnsi="Times New Roman" w:cs="Times New Roman"/>
          <w:sz w:val="20"/>
        </w:rPr>
        <w:tab/>
        <w:t xml:space="preserve">J. E. Sinex, “Pulse oximetry: Principles and limitations,” </w:t>
      </w:r>
      <w:r w:rsidR="00440959" w:rsidRPr="00440959">
        <w:rPr>
          <w:rFonts w:ascii="Times New Roman" w:hAnsi="Times New Roman" w:cs="Times New Roman"/>
          <w:i/>
          <w:iCs/>
          <w:sz w:val="20"/>
        </w:rPr>
        <w:t>Am. J. Emerg. Med.</w:t>
      </w:r>
      <w:r w:rsidR="00440959" w:rsidRPr="00440959">
        <w:rPr>
          <w:rFonts w:ascii="Times New Roman" w:hAnsi="Times New Roman" w:cs="Times New Roman"/>
          <w:sz w:val="20"/>
        </w:rPr>
        <w:t>, vol. 17, no. 1, pp. 59–66, Jan. 1999, doi: 10.1016/S0735-6757(99)90019-0.</w:t>
      </w:r>
    </w:p>
    <w:p w14:paraId="1184CF5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2]</w:t>
      </w:r>
      <w:r w:rsidRPr="00440959">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440959">
        <w:rPr>
          <w:rFonts w:ascii="Times New Roman" w:hAnsi="Times New Roman" w:cs="Times New Roman"/>
          <w:i/>
          <w:iCs/>
          <w:sz w:val="20"/>
        </w:rPr>
        <w:t>ACM Comput. Surv.</w:t>
      </w:r>
      <w:r w:rsidRPr="00440959">
        <w:rPr>
          <w:rFonts w:ascii="Times New Roman" w:hAnsi="Times New Roman" w:cs="Times New Roman"/>
          <w:sz w:val="20"/>
        </w:rPr>
        <w:t>, vol. 51, no. 5, pp. 1–35, Sep. 2019, doi: 10.1145/3186585.</w:t>
      </w:r>
    </w:p>
    <w:p w14:paraId="2F126850"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3]</w:t>
      </w:r>
      <w:r w:rsidRPr="00440959">
        <w:rPr>
          <w:rFonts w:ascii="Times New Roman" w:hAnsi="Times New Roman" w:cs="Times New Roman"/>
          <w:sz w:val="20"/>
        </w:rPr>
        <w:tab/>
        <w:t xml:space="preserve">K. He, X. Zhang, S. Ren, and J. Sun, “Deep Residual Learning for Image Recognition,” in </w:t>
      </w:r>
      <w:r w:rsidRPr="00440959">
        <w:rPr>
          <w:rFonts w:ascii="Times New Roman" w:hAnsi="Times New Roman" w:cs="Times New Roman"/>
          <w:i/>
          <w:iCs/>
          <w:sz w:val="20"/>
        </w:rPr>
        <w:lastRenderedPageBreak/>
        <w:t>2016 IEEE Conference on Computer Vision and Pattern Recognition (CVPR)</w:t>
      </w:r>
      <w:r w:rsidRPr="00440959">
        <w:rPr>
          <w:rFonts w:ascii="Times New Roman" w:hAnsi="Times New Roman" w:cs="Times New Roman"/>
          <w:sz w:val="20"/>
        </w:rPr>
        <w:t>, Las Vegas, NV, USA: IEEE, Jun. 2016, pp. 770–778. doi: 10.1109/CVPR.2016.90.</w:t>
      </w:r>
    </w:p>
    <w:p w14:paraId="703891A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4]</w:t>
      </w:r>
      <w:r w:rsidRPr="00440959">
        <w:rPr>
          <w:rFonts w:ascii="Times New Roman" w:hAnsi="Times New Roman" w:cs="Times New Roman"/>
          <w:sz w:val="20"/>
        </w:rPr>
        <w:tab/>
        <w:t>F. Bieder, R. Sandkühler, and P. C. Cattin, “Comparison of Methods Generalizing Max- and Average-Pooling,” 2021, doi: 10.48550/ARXIV.2103.01746.</w:t>
      </w:r>
    </w:p>
    <w:p w14:paraId="45380C7B"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5]</w:t>
      </w:r>
      <w:r w:rsidRPr="00440959">
        <w:rPr>
          <w:rFonts w:ascii="Times New Roman" w:hAnsi="Times New Roman" w:cs="Times New Roman"/>
          <w:sz w:val="20"/>
        </w:rPr>
        <w:tab/>
        <w:t xml:space="preserve">F. Ordóñez and D. Roggen, “Deep Convolutional and LSTM Recurrent Neural Networks for Multimodal Wearable Activity Recognition,” </w:t>
      </w:r>
      <w:r w:rsidRPr="00440959">
        <w:rPr>
          <w:rFonts w:ascii="Times New Roman" w:hAnsi="Times New Roman" w:cs="Times New Roman"/>
          <w:i/>
          <w:iCs/>
          <w:sz w:val="20"/>
        </w:rPr>
        <w:t>Sensors</w:t>
      </w:r>
      <w:r w:rsidRPr="00440959">
        <w:rPr>
          <w:rFonts w:ascii="Times New Roman" w:hAnsi="Times New Roman" w:cs="Times New Roman"/>
          <w:sz w:val="20"/>
        </w:rPr>
        <w:t>, vol. 16, no. 1, p. 115, Jan. 2016, doi: 10.3390/s16010115.</w:t>
      </w:r>
    </w:p>
    <w:p w14:paraId="1243A4AD"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6]</w:t>
      </w:r>
      <w:r w:rsidRPr="00440959">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48113A18"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7]</w:t>
      </w:r>
      <w:r w:rsidRPr="00440959">
        <w:rPr>
          <w:rFonts w:ascii="Times New Roman" w:hAnsi="Times New Roman" w:cs="Times New Roman"/>
          <w:sz w:val="20"/>
        </w:rPr>
        <w:tab/>
        <w:t xml:space="preserve">L. Alzubaidi </w:t>
      </w:r>
      <w:r w:rsidRPr="00440959">
        <w:rPr>
          <w:rFonts w:ascii="Times New Roman" w:hAnsi="Times New Roman" w:cs="Times New Roman"/>
          <w:i/>
          <w:iCs/>
          <w:sz w:val="20"/>
        </w:rPr>
        <w:t>et al.</w:t>
      </w:r>
      <w:r w:rsidRPr="00440959">
        <w:rPr>
          <w:rFonts w:ascii="Times New Roman" w:hAnsi="Times New Roman" w:cs="Times New Roman"/>
          <w:sz w:val="20"/>
        </w:rPr>
        <w:t xml:space="preserve">, “Review of deep learning: concepts, CNN architectures, challenges, applications, future directions,” </w:t>
      </w:r>
      <w:r w:rsidRPr="00440959">
        <w:rPr>
          <w:rFonts w:ascii="Times New Roman" w:hAnsi="Times New Roman" w:cs="Times New Roman"/>
          <w:i/>
          <w:iCs/>
          <w:sz w:val="20"/>
        </w:rPr>
        <w:t>J. Big Data</w:t>
      </w:r>
      <w:r w:rsidRPr="00440959">
        <w:rPr>
          <w:rFonts w:ascii="Times New Roman" w:hAnsi="Times New Roman" w:cs="Times New Roman"/>
          <w:sz w:val="20"/>
        </w:rPr>
        <w:t>, vol. 8, no. 1, p. 53, Mar. 2021, doi: 10.1186/s40537-021-00444-8.</w:t>
      </w:r>
    </w:p>
    <w:p w14:paraId="57EE7BDD"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8]</w:t>
      </w:r>
      <w:r w:rsidRPr="00440959">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440959">
        <w:rPr>
          <w:rFonts w:ascii="Times New Roman" w:hAnsi="Times New Roman" w:cs="Times New Roman"/>
          <w:i/>
          <w:iCs/>
          <w:sz w:val="20"/>
        </w:rPr>
        <w:t>Proceedings of the 20th ACM International Conference on Multimodal Interaction</w:t>
      </w:r>
      <w:r w:rsidRPr="00440959">
        <w:rPr>
          <w:rFonts w:ascii="Times New Roman" w:hAnsi="Times New Roman" w:cs="Times New Roman"/>
          <w:sz w:val="20"/>
        </w:rPr>
        <w:t>, Boulder CO USA: ACM, Oct. 2018, pp. 400–408. doi: 10.1145/3242969.3242985.</w:t>
      </w:r>
    </w:p>
    <w:p w14:paraId="7312C29F"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9]</w:t>
      </w:r>
      <w:r w:rsidRPr="00440959">
        <w:rPr>
          <w:rFonts w:ascii="Times New Roman" w:hAnsi="Times New Roman" w:cs="Times New Roman"/>
          <w:sz w:val="20"/>
        </w:rPr>
        <w:tab/>
        <w:t xml:space="preserve">N. E. Haouij, J.-M. Poggi, S. Sevestre-Ghalila, R. Ghozi, and M. Jaïdane, “AffectiveROAD system and database to assess driver’s attention,” in </w:t>
      </w:r>
      <w:r w:rsidRPr="00440959">
        <w:rPr>
          <w:rFonts w:ascii="Times New Roman" w:hAnsi="Times New Roman" w:cs="Times New Roman"/>
          <w:i/>
          <w:iCs/>
          <w:sz w:val="20"/>
        </w:rPr>
        <w:t>Proceedings of the 33rd Annual ACM Symposium on Applied Computing</w:t>
      </w:r>
      <w:r w:rsidRPr="00440959">
        <w:rPr>
          <w:rFonts w:ascii="Times New Roman" w:hAnsi="Times New Roman" w:cs="Times New Roman"/>
          <w:sz w:val="20"/>
        </w:rPr>
        <w:t>, Pau France: ACM, Apr. 2018, pp. 800–803. doi: 10.1145/3167132.3167395.</w:t>
      </w:r>
    </w:p>
    <w:p w14:paraId="31C138D6"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0]</w:t>
      </w:r>
      <w:r w:rsidRPr="00440959">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440959">
        <w:rPr>
          <w:rFonts w:ascii="Times New Roman" w:hAnsi="Times New Roman" w:cs="Times New Roman"/>
          <w:i/>
          <w:iCs/>
          <w:sz w:val="20"/>
        </w:rPr>
        <w:t>2021 9th International Conference on Affective Computing and Intelligent Interaction (ACII)</w:t>
      </w:r>
      <w:r w:rsidRPr="00440959">
        <w:rPr>
          <w:rFonts w:ascii="Times New Roman" w:hAnsi="Times New Roman" w:cs="Times New Roman"/>
          <w:sz w:val="20"/>
        </w:rPr>
        <w:t>, Nara, Japan: IEEE, Sep. 2021, pp. 1–8. doi: 10.1109/ACII52823.2021.9597438.</w:t>
      </w:r>
    </w:p>
    <w:p w14:paraId="5CAE32F2"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1]</w:t>
      </w:r>
      <w:r w:rsidRPr="00440959">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440959">
        <w:rPr>
          <w:rFonts w:ascii="Times New Roman" w:hAnsi="Times New Roman" w:cs="Times New Roman"/>
          <w:i/>
          <w:iCs/>
          <w:sz w:val="20"/>
        </w:rPr>
        <w:t>IEEE Access</w:t>
      </w:r>
      <w:r w:rsidRPr="00440959">
        <w:rPr>
          <w:rFonts w:ascii="Times New Roman" w:hAnsi="Times New Roman" w:cs="Times New Roman"/>
          <w:sz w:val="20"/>
        </w:rPr>
        <w:t>, vol. 10, pp. 18105–18120, 2022, doi: 10.1109/ACCESS.2022.3149509.</w:t>
      </w:r>
    </w:p>
    <w:p w14:paraId="21E5598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2]</w:t>
      </w:r>
      <w:r w:rsidRPr="00440959">
        <w:rPr>
          <w:rFonts w:ascii="Times New Roman" w:hAnsi="Times New Roman" w:cs="Times New Roman"/>
          <w:sz w:val="20"/>
        </w:rPr>
        <w:tab/>
        <w:t xml:space="preserve">C. Szegedy </w:t>
      </w:r>
      <w:r w:rsidRPr="00440959">
        <w:rPr>
          <w:rFonts w:ascii="Times New Roman" w:hAnsi="Times New Roman" w:cs="Times New Roman"/>
          <w:i/>
          <w:iCs/>
          <w:sz w:val="20"/>
        </w:rPr>
        <w:t>et al.</w:t>
      </w:r>
      <w:r w:rsidRPr="00440959">
        <w:rPr>
          <w:rFonts w:ascii="Times New Roman" w:hAnsi="Times New Roman" w:cs="Times New Roman"/>
          <w:sz w:val="20"/>
        </w:rPr>
        <w:t xml:space="preserve">, “Going Deeper with Convolutions.” arXiv, Sep. 16, 2014. Accessed: </w:t>
      </w:r>
      <w:r w:rsidRPr="00440959">
        <w:rPr>
          <w:rFonts w:ascii="Times New Roman" w:hAnsi="Times New Roman" w:cs="Times New Roman"/>
          <w:sz w:val="20"/>
        </w:rPr>
        <w:t>Oct. 26, 2023. [Online]. Available: http://arxiv.org/abs/1409.4842</w:t>
      </w:r>
    </w:p>
    <w:p w14:paraId="76A7CA22"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3]</w:t>
      </w:r>
      <w:r w:rsidRPr="00440959">
        <w:rPr>
          <w:rFonts w:ascii="Times New Roman" w:hAnsi="Times New Roman" w:cs="Times New Roman"/>
          <w:sz w:val="20"/>
        </w:rPr>
        <w:tab/>
        <w:t xml:space="preserve">V.-T. Ninh </w:t>
      </w:r>
      <w:r w:rsidRPr="00440959">
        <w:rPr>
          <w:rFonts w:ascii="Times New Roman" w:hAnsi="Times New Roman" w:cs="Times New Roman"/>
          <w:i/>
          <w:iCs/>
          <w:sz w:val="20"/>
        </w:rPr>
        <w:t>et al.</w:t>
      </w:r>
      <w:r w:rsidRPr="00440959">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1E026880"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4]</w:t>
      </w:r>
      <w:r w:rsidRPr="00440959">
        <w:rPr>
          <w:rFonts w:ascii="Times New Roman" w:hAnsi="Times New Roman" w:cs="Times New Roman"/>
          <w:sz w:val="20"/>
        </w:rPr>
        <w:tab/>
        <w:t xml:space="preserve">R. Li and Z. Liu, “Stress detection using deep neural networks,” </w:t>
      </w:r>
      <w:r w:rsidRPr="00440959">
        <w:rPr>
          <w:rFonts w:ascii="Times New Roman" w:hAnsi="Times New Roman" w:cs="Times New Roman"/>
          <w:i/>
          <w:iCs/>
          <w:sz w:val="20"/>
        </w:rPr>
        <w:t>BMC Med. Inform. Decis. Mak.</w:t>
      </w:r>
      <w:r w:rsidRPr="00440959">
        <w:rPr>
          <w:rFonts w:ascii="Times New Roman" w:hAnsi="Times New Roman" w:cs="Times New Roman"/>
          <w:sz w:val="20"/>
        </w:rPr>
        <w:t>, vol. 20, no. S11, p. 285, Dec. 2020, doi: 10.1186/s12911-020-01299-4.</w:t>
      </w:r>
    </w:p>
    <w:p w14:paraId="5D6FAA9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5]</w:t>
      </w:r>
      <w:r w:rsidRPr="00440959">
        <w:rPr>
          <w:rFonts w:ascii="Times New Roman" w:hAnsi="Times New Roman" w:cs="Times New Roman"/>
          <w:sz w:val="20"/>
        </w:rPr>
        <w:tab/>
        <w:t xml:space="preserve">P. Siirtola, “Continuous stress detection using the sensors of commercial smartwatch,” in </w:t>
      </w:r>
      <w:r w:rsidRPr="00440959">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440959">
        <w:rPr>
          <w:rFonts w:ascii="Times New Roman" w:hAnsi="Times New Roman" w:cs="Times New Roman"/>
          <w:sz w:val="20"/>
        </w:rPr>
        <w:t>, London United Kingdom: ACM, Sep. 2019, pp. 1198–1201. doi: 10.1145/3341162.3344831.</w:t>
      </w:r>
    </w:p>
    <w:p w14:paraId="1FEFAC76"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6]</w:t>
      </w:r>
      <w:r w:rsidRPr="00440959">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440959">
        <w:rPr>
          <w:rFonts w:ascii="Times New Roman" w:hAnsi="Times New Roman" w:cs="Times New Roman"/>
          <w:i/>
          <w:iCs/>
          <w:sz w:val="20"/>
        </w:rPr>
        <w:t>Diagnostics</w:t>
      </w:r>
      <w:r w:rsidRPr="00440959">
        <w:rPr>
          <w:rFonts w:ascii="Times New Roman" w:hAnsi="Times New Roman" w:cs="Times New Roman"/>
          <w:sz w:val="20"/>
        </w:rPr>
        <w:t>, vol. 13, no. 11, p. 1897, May 2023, doi: 10.3390/diagnostics13111897.</w:t>
      </w:r>
    </w:p>
    <w:p w14:paraId="48B7E34A"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7]</w:t>
      </w:r>
      <w:r w:rsidRPr="00440959">
        <w:rPr>
          <w:rFonts w:ascii="Times New Roman" w:hAnsi="Times New Roman" w:cs="Times New Roman"/>
          <w:sz w:val="20"/>
        </w:rPr>
        <w:tab/>
        <w:t xml:space="preserve">P. Siirtola and J. Röning, “Comparison of Regression and Classification Models for User-Independent and Personal Stress Detection,” </w:t>
      </w:r>
      <w:r w:rsidRPr="00440959">
        <w:rPr>
          <w:rFonts w:ascii="Times New Roman" w:hAnsi="Times New Roman" w:cs="Times New Roman"/>
          <w:i/>
          <w:iCs/>
          <w:sz w:val="20"/>
        </w:rPr>
        <w:t>Sensors</w:t>
      </w:r>
      <w:r w:rsidRPr="00440959">
        <w:rPr>
          <w:rFonts w:ascii="Times New Roman" w:hAnsi="Times New Roman" w:cs="Times New Roman"/>
          <w:sz w:val="20"/>
        </w:rPr>
        <w:t>, vol. 20, no. 16, p. 4402, Aug. 2020, doi: 10.3390/s20164402.</w:t>
      </w:r>
    </w:p>
    <w:p w14:paraId="658B6767" w14:textId="23AE00B4" w:rsidR="008C2866" w:rsidRPr="008C2866" w:rsidRDefault="008C2866" w:rsidP="00CD311F">
      <w:pPr>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sectPr w:rsidR="008C2866" w:rsidRPr="008C2866" w:rsidSect="00213922">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0"/>
  </w:num>
  <w:num w:numId="6" w16cid:durableId="843010217">
    <w:abstractNumId w:val="5"/>
  </w:num>
  <w:num w:numId="7" w16cid:durableId="1082214311">
    <w:abstractNumId w:val="3"/>
  </w:num>
  <w:num w:numId="8" w16cid:durableId="404299769">
    <w:abstractNumId w:val="7"/>
  </w:num>
  <w:num w:numId="9" w16cid:durableId="343674225">
    <w:abstractNumId w:val="9"/>
  </w:num>
  <w:num w:numId="10" w16cid:durableId="1715541905">
    <w:abstractNumId w:val="8"/>
  </w:num>
  <w:num w:numId="11" w16cid:durableId="731856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36131"/>
    <w:rsid w:val="00045B50"/>
    <w:rsid w:val="00047332"/>
    <w:rsid w:val="000674F5"/>
    <w:rsid w:val="00082D7A"/>
    <w:rsid w:val="00084BD7"/>
    <w:rsid w:val="00084EA4"/>
    <w:rsid w:val="000B4C34"/>
    <w:rsid w:val="000C16F5"/>
    <w:rsid w:val="000C3D6A"/>
    <w:rsid w:val="000E636F"/>
    <w:rsid w:val="0011027B"/>
    <w:rsid w:val="00124181"/>
    <w:rsid w:val="001734C5"/>
    <w:rsid w:val="00176C00"/>
    <w:rsid w:val="00182813"/>
    <w:rsid w:val="00182AC1"/>
    <w:rsid w:val="00192647"/>
    <w:rsid w:val="00193A74"/>
    <w:rsid w:val="00195020"/>
    <w:rsid w:val="001A0451"/>
    <w:rsid w:val="001A1AC3"/>
    <w:rsid w:val="001A2890"/>
    <w:rsid w:val="001D1F70"/>
    <w:rsid w:val="001D5EAF"/>
    <w:rsid w:val="001D7C34"/>
    <w:rsid w:val="001E0DEA"/>
    <w:rsid w:val="001E4A8B"/>
    <w:rsid w:val="001E53E6"/>
    <w:rsid w:val="00200676"/>
    <w:rsid w:val="002008DF"/>
    <w:rsid w:val="00201B5D"/>
    <w:rsid w:val="0020608A"/>
    <w:rsid w:val="002137AD"/>
    <w:rsid w:val="00213922"/>
    <w:rsid w:val="00213F0C"/>
    <w:rsid w:val="00216492"/>
    <w:rsid w:val="00254E4A"/>
    <w:rsid w:val="002656F7"/>
    <w:rsid w:val="0027483C"/>
    <w:rsid w:val="00283EED"/>
    <w:rsid w:val="00292E40"/>
    <w:rsid w:val="00293F68"/>
    <w:rsid w:val="002A7D37"/>
    <w:rsid w:val="002B771E"/>
    <w:rsid w:val="002D22E0"/>
    <w:rsid w:val="002D6B9D"/>
    <w:rsid w:val="002E6937"/>
    <w:rsid w:val="002E7AAF"/>
    <w:rsid w:val="002F65DF"/>
    <w:rsid w:val="0031629E"/>
    <w:rsid w:val="0032049B"/>
    <w:rsid w:val="00326987"/>
    <w:rsid w:val="00336BC7"/>
    <w:rsid w:val="00342D7D"/>
    <w:rsid w:val="00346078"/>
    <w:rsid w:val="003615FC"/>
    <w:rsid w:val="0036176A"/>
    <w:rsid w:val="00367DC5"/>
    <w:rsid w:val="00373C0F"/>
    <w:rsid w:val="003751D9"/>
    <w:rsid w:val="0038410C"/>
    <w:rsid w:val="00385B90"/>
    <w:rsid w:val="003B219A"/>
    <w:rsid w:val="003B371F"/>
    <w:rsid w:val="003B5784"/>
    <w:rsid w:val="003D10C7"/>
    <w:rsid w:val="003D63F6"/>
    <w:rsid w:val="003D64EF"/>
    <w:rsid w:val="003E16E6"/>
    <w:rsid w:val="003E5571"/>
    <w:rsid w:val="003F3C39"/>
    <w:rsid w:val="004035B1"/>
    <w:rsid w:val="00420BAA"/>
    <w:rsid w:val="004342AA"/>
    <w:rsid w:val="004377D1"/>
    <w:rsid w:val="00440959"/>
    <w:rsid w:val="0044552A"/>
    <w:rsid w:val="00446993"/>
    <w:rsid w:val="00446F60"/>
    <w:rsid w:val="00456E9F"/>
    <w:rsid w:val="00461323"/>
    <w:rsid w:val="00475D92"/>
    <w:rsid w:val="00490941"/>
    <w:rsid w:val="0049280B"/>
    <w:rsid w:val="00492D29"/>
    <w:rsid w:val="00495306"/>
    <w:rsid w:val="004A30BD"/>
    <w:rsid w:val="004B0C84"/>
    <w:rsid w:val="004B4E10"/>
    <w:rsid w:val="004B6B45"/>
    <w:rsid w:val="004D335B"/>
    <w:rsid w:val="004E238E"/>
    <w:rsid w:val="004F0162"/>
    <w:rsid w:val="00524DF0"/>
    <w:rsid w:val="00533987"/>
    <w:rsid w:val="00535A37"/>
    <w:rsid w:val="00547FE2"/>
    <w:rsid w:val="00557743"/>
    <w:rsid w:val="00565CB7"/>
    <w:rsid w:val="0058118E"/>
    <w:rsid w:val="00582730"/>
    <w:rsid w:val="005925B1"/>
    <w:rsid w:val="005934ED"/>
    <w:rsid w:val="00593F48"/>
    <w:rsid w:val="005A12A7"/>
    <w:rsid w:val="005C4C6B"/>
    <w:rsid w:val="005C61F9"/>
    <w:rsid w:val="005D01EE"/>
    <w:rsid w:val="005D6C26"/>
    <w:rsid w:val="005E6C44"/>
    <w:rsid w:val="005E7DA8"/>
    <w:rsid w:val="00604B83"/>
    <w:rsid w:val="006140E9"/>
    <w:rsid w:val="006301B7"/>
    <w:rsid w:val="00650E8A"/>
    <w:rsid w:val="006719F6"/>
    <w:rsid w:val="00683317"/>
    <w:rsid w:val="00685C79"/>
    <w:rsid w:val="00687CA5"/>
    <w:rsid w:val="006B6E4D"/>
    <w:rsid w:val="006C280D"/>
    <w:rsid w:val="006D0588"/>
    <w:rsid w:val="006F4049"/>
    <w:rsid w:val="006F423F"/>
    <w:rsid w:val="006F62F7"/>
    <w:rsid w:val="006F6454"/>
    <w:rsid w:val="0070638C"/>
    <w:rsid w:val="00710429"/>
    <w:rsid w:val="0071703C"/>
    <w:rsid w:val="007346A3"/>
    <w:rsid w:val="007403B3"/>
    <w:rsid w:val="00755F4F"/>
    <w:rsid w:val="00772896"/>
    <w:rsid w:val="00773FEB"/>
    <w:rsid w:val="007745B1"/>
    <w:rsid w:val="00780141"/>
    <w:rsid w:val="007A2E23"/>
    <w:rsid w:val="007B0C57"/>
    <w:rsid w:val="007B120C"/>
    <w:rsid w:val="007B639B"/>
    <w:rsid w:val="007C0F10"/>
    <w:rsid w:val="007C2E52"/>
    <w:rsid w:val="007C6E90"/>
    <w:rsid w:val="007D009B"/>
    <w:rsid w:val="007D5610"/>
    <w:rsid w:val="007E0000"/>
    <w:rsid w:val="007F03FD"/>
    <w:rsid w:val="008152F1"/>
    <w:rsid w:val="00820BF3"/>
    <w:rsid w:val="0085137C"/>
    <w:rsid w:val="00855807"/>
    <w:rsid w:val="008667DE"/>
    <w:rsid w:val="00872E54"/>
    <w:rsid w:val="008832B5"/>
    <w:rsid w:val="0088532B"/>
    <w:rsid w:val="00885440"/>
    <w:rsid w:val="00886DD9"/>
    <w:rsid w:val="008944DB"/>
    <w:rsid w:val="008962E6"/>
    <w:rsid w:val="008C004A"/>
    <w:rsid w:val="008C2866"/>
    <w:rsid w:val="008D057A"/>
    <w:rsid w:val="008F24D6"/>
    <w:rsid w:val="00904406"/>
    <w:rsid w:val="00916198"/>
    <w:rsid w:val="00934B89"/>
    <w:rsid w:val="009403AE"/>
    <w:rsid w:val="00953008"/>
    <w:rsid w:val="009614D5"/>
    <w:rsid w:val="009636CD"/>
    <w:rsid w:val="00975E2D"/>
    <w:rsid w:val="00985D9A"/>
    <w:rsid w:val="00994D39"/>
    <w:rsid w:val="009A79DE"/>
    <w:rsid w:val="009B4D31"/>
    <w:rsid w:val="009C515C"/>
    <w:rsid w:val="009D0864"/>
    <w:rsid w:val="009D3B30"/>
    <w:rsid w:val="009D4360"/>
    <w:rsid w:val="009D5F3B"/>
    <w:rsid w:val="009E183E"/>
    <w:rsid w:val="009E22DF"/>
    <w:rsid w:val="009E3664"/>
    <w:rsid w:val="009F2A42"/>
    <w:rsid w:val="009F4BF4"/>
    <w:rsid w:val="009F57A5"/>
    <w:rsid w:val="00A0057F"/>
    <w:rsid w:val="00A01FB6"/>
    <w:rsid w:val="00A079A1"/>
    <w:rsid w:val="00A11F22"/>
    <w:rsid w:val="00A221CB"/>
    <w:rsid w:val="00A31FE0"/>
    <w:rsid w:val="00A359EC"/>
    <w:rsid w:val="00A471DF"/>
    <w:rsid w:val="00A53364"/>
    <w:rsid w:val="00A57257"/>
    <w:rsid w:val="00A6351B"/>
    <w:rsid w:val="00A65DAF"/>
    <w:rsid w:val="00A73D5E"/>
    <w:rsid w:val="00A75A1E"/>
    <w:rsid w:val="00A76685"/>
    <w:rsid w:val="00A81C0C"/>
    <w:rsid w:val="00AA54FE"/>
    <w:rsid w:val="00AB661A"/>
    <w:rsid w:val="00AB728E"/>
    <w:rsid w:val="00AB773B"/>
    <w:rsid w:val="00AD0649"/>
    <w:rsid w:val="00AF1E2E"/>
    <w:rsid w:val="00B037FC"/>
    <w:rsid w:val="00B1276F"/>
    <w:rsid w:val="00B73C97"/>
    <w:rsid w:val="00B7721E"/>
    <w:rsid w:val="00B82E80"/>
    <w:rsid w:val="00B83634"/>
    <w:rsid w:val="00BA05D5"/>
    <w:rsid w:val="00BA6A6C"/>
    <w:rsid w:val="00BB2BCB"/>
    <w:rsid w:val="00BD2889"/>
    <w:rsid w:val="00BE7F64"/>
    <w:rsid w:val="00BF2699"/>
    <w:rsid w:val="00C12F68"/>
    <w:rsid w:val="00C15764"/>
    <w:rsid w:val="00C36E02"/>
    <w:rsid w:val="00C43506"/>
    <w:rsid w:val="00C543CE"/>
    <w:rsid w:val="00C6031A"/>
    <w:rsid w:val="00C7615D"/>
    <w:rsid w:val="00C774F5"/>
    <w:rsid w:val="00C85DEE"/>
    <w:rsid w:val="00C877BC"/>
    <w:rsid w:val="00CA2AA5"/>
    <w:rsid w:val="00CD311F"/>
    <w:rsid w:val="00CE3E43"/>
    <w:rsid w:val="00CE5F2D"/>
    <w:rsid w:val="00D00F3A"/>
    <w:rsid w:val="00D061AA"/>
    <w:rsid w:val="00D0736F"/>
    <w:rsid w:val="00D120A1"/>
    <w:rsid w:val="00D13B21"/>
    <w:rsid w:val="00D16858"/>
    <w:rsid w:val="00D20045"/>
    <w:rsid w:val="00D22B66"/>
    <w:rsid w:val="00D3014E"/>
    <w:rsid w:val="00D32634"/>
    <w:rsid w:val="00D351F0"/>
    <w:rsid w:val="00D377A8"/>
    <w:rsid w:val="00D451AC"/>
    <w:rsid w:val="00D72671"/>
    <w:rsid w:val="00D83313"/>
    <w:rsid w:val="00D86D9A"/>
    <w:rsid w:val="00DB5C18"/>
    <w:rsid w:val="00DD22CB"/>
    <w:rsid w:val="00DE3262"/>
    <w:rsid w:val="00DE38C5"/>
    <w:rsid w:val="00DF107F"/>
    <w:rsid w:val="00DF3934"/>
    <w:rsid w:val="00E1041C"/>
    <w:rsid w:val="00E13BF4"/>
    <w:rsid w:val="00E32FF3"/>
    <w:rsid w:val="00E3497B"/>
    <w:rsid w:val="00E50477"/>
    <w:rsid w:val="00E54179"/>
    <w:rsid w:val="00E54644"/>
    <w:rsid w:val="00E64138"/>
    <w:rsid w:val="00E675DC"/>
    <w:rsid w:val="00E67DC9"/>
    <w:rsid w:val="00E70EDC"/>
    <w:rsid w:val="00EA0530"/>
    <w:rsid w:val="00EA0BB0"/>
    <w:rsid w:val="00EF0B46"/>
    <w:rsid w:val="00F06323"/>
    <w:rsid w:val="00F27623"/>
    <w:rsid w:val="00F32819"/>
    <w:rsid w:val="00F360C9"/>
    <w:rsid w:val="00F36190"/>
    <w:rsid w:val="00F437B2"/>
    <w:rsid w:val="00F51521"/>
    <w:rsid w:val="00F6530F"/>
    <w:rsid w:val="00F70FB5"/>
    <w:rsid w:val="00F756D7"/>
    <w:rsid w:val="00F765E1"/>
    <w:rsid w:val="00F93F88"/>
    <w:rsid w:val="00FA23FE"/>
    <w:rsid w:val="00FA56D2"/>
    <w:rsid w:val="00FB260B"/>
    <w:rsid w:val="00FB6CD6"/>
    <w:rsid w:val="00FB6DBB"/>
    <w:rsid w:val="00FC2B9E"/>
    <w:rsid w:val="00FC621F"/>
    <w:rsid w:val="00FD1DCC"/>
    <w:rsid w:val="00FD55B1"/>
    <w:rsid w:val="00FD6171"/>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1</TotalTime>
  <Pages>12</Pages>
  <Words>11826</Words>
  <Characters>67411</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288</cp:revision>
  <dcterms:created xsi:type="dcterms:W3CDTF">2023-10-24T16:47:00Z</dcterms:created>
  <dcterms:modified xsi:type="dcterms:W3CDTF">2023-10-28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vW1IT3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